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1537A" w:rsidRPr="00F510A0" w:rsidRDefault="0041537A" w:rsidP="0041537A">
      <w:pPr>
        <w:spacing w:after="120" w:line="240" w:lineRule="auto"/>
        <w:rPr>
          <w:rFonts w:ascii="Calibri" w:eastAsia="Times New Roman" w:hAnsi="Calibri" w:cs="Times New Roman"/>
        </w:rPr>
      </w:pPr>
      <w:r w:rsidRPr="00F510A0">
        <w:rPr>
          <w:rFonts w:ascii="Calibri" w:eastAsia="Times New Roman" w:hAnsi="Calibri" w:cs="Times New Roman"/>
          <w:b/>
          <w:bCs/>
        </w:rPr>
        <w:t>Utarbeidet av</w:t>
      </w:r>
      <w:r w:rsidRPr="00F510A0">
        <w:rPr>
          <w:rFonts w:ascii="Calibri" w:eastAsia="Times New Roman" w:hAnsi="Calibri" w:cs="Times New Roman"/>
          <w:bCs/>
        </w:rPr>
        <w:t xml:space="preserve">: </w:t>
      </w:r>
      <w:r w:rsidR="00A8663E">
        <w:rPr>
          <w:rFonts w:ascii="Calibri" w:eastAsia="Times New Roman" w:hAnsi="Calibri" w:cs="Times New Roman"/>
        </w:rPr>
        <w:t>SØHF, SSHF, SIHF og</w:t>
      </w:r>
      <w:r w:rsidR="00DD31EE">
        <w:rPr>
          <w:rFonts w:ascii="Calibri" w:eastAsia="Times New Roman" w:hAnsi="Calibri" w:cs="Times New Roman"/>
        </w:rPr>
        <w:t xml:space="preserve"> HSØ RHF</w:t>
      </w:r>
    </w:p>
    <w:p w:rsidR="00B47420" w:rsidRPr="00B47420" w:rsidRDefault="00B47420" w:rsidP="0041537A">
      <w:pPr>
        <w:spacing w:after="120" w:line="240" w:lineRule="auto"/>
        <w:rPr>
          <w:rFonts w:ascii="Calibri" w:eastAsia="Times New Roman" w:hAnsi="Calibri" w:cs="Times New Roman"/>
        </w:rPr>
      </w:pPr>
      <w:r w:rsidRPr="00506357">
        <w:rPr>
          <w:rFonts w:ascii="Calibri" w:eastAsia="Times New Roman" w:hAnsi="Calibri" w:cs="Times New Roman"/>
          <w:b/>
        </w:rPr>
        <w:t>Plan ID</w:t>
      </w:r>
      <w:r>
        <w:rPr>
          <w:rFonts w:ascii="Calibri" w:eastAsia="Times New Roman" w:hAnsi="Calibri" w:cs="Times New Roman"/>
          <w:b/>
        </w:rPr>
        <w:t>:</w:t>
      </w:r>
      <w:r>
        <w:rPr>
          <w:rFonts w:ascii="Calibri" w:eastAsia="Times New Roman" w:hAnsi="Calibri" w:cs="Times New Roman"/>
        </w:rPr>
        <w:tab/>
        <w:t xml:space="preserve"> 1005</w:t>
      </w:r>
      <w:r>
        <w:rPr>
          <w:rFonts w:ascii="Calibri" w:eastAsia="Times New Roman" w:hAnsi="Calibri" w:cs="Times New Roman"/>
        </w:rPr>
        <w:tab/>
      </w:r>
      <w:r>
        <w:rPr>
          <w:rFonts w:ascii="Calibri" w:eastAsia="Times New Roman" w:hAnsi="Calibri" w:cs="Times New Roman"/>
          <w:b/>
        </w:rPr>
        <w:t xml:space="preserve">Versjon: </w:t>
      </w:r>
      <w:r w:rsidR="003A308B">
        <w:rPr>
          <w:rFonts w:ascii="Calibri" w:eastAsia="Times New Roman" w:hAnsi="Calibri" w:cs="Times New Roman"/>
        </w:rPr>
        <w:t>1.2</w:t>
      </w:r>
    </w:p>
    <w:p w:rsidR="0041537A" w:rsidRDefault="0041537A" w:rsidP="0041537A">
      <w:pPr>
        <w:spacing w:after="120" w:line="240" w:lineRule="auto"/>
        <w:rPr>
          <w:rFonts w:ascii="Calibri" w:eastAsia="Times New Roman" w:hAnsi="Calibri" w:cs="Times New Roman"/>
        </w:rPr>
      </w:pPr>
      <w:r w:rsidRPr="00F510A0">
        <w:rPr>
          <w:rFonts w:ascii="Calibri" w:eastAsia="Times New Roman" w:hAnsi="Calibri" w:cs="Times New Roman"/>
          <w:b/>
          <w:bCs/>
        </w:rPr>
        <w:t>Revideres innen dato</w:t>
      </w:r>
      <w:r w:rsidRPr="00F510A0">
        <w:rPr>
          <w:rFonts w:ascii="Calibri" w:eastAsia="Times New Roman" w:hAnsi="Calibri" w:cs="Times New Roman"/>
          <w:bCs/>
        </w:rPr>
        <w:t xml:space="preserve">: </w:t>
      </w:r>
      <w:r w:rsidR="00A8663E">
        <w:rPr>
          <w:rFonts w:ascii="Calibri" w:eastAsia="Times New Roman" w:hAnsi="Calibri" w:cs="Times New Roman"/>
        </w:rPr>
        <w:t>16.02.2024</w:t>
      </w:r>
    </w:p>
    <w:p w:rsidR="0041537A" w:rsidRDefault="0041537A"/>
    <w:tbl>
      <w:tblPr>
        <w:tblStyle w:val="Tabellrutenett"/>
        <w:tblpPr w:leftFromText="141" w:rightFromText="141" w:vertAnchor="text" w:horzAnchor="margin" w:tblpY="144"/>
        <w:tblW w:w="5000" w:type="pct"/>
        <w:tblLook w:val="04A0" w:firstRow="1" w:lastRow="0" w:firstColumn="1" w:lastColumn="0" w:noHBand="0" w:noVBand="1"/>
      </w:tblPr>
      <w:tblGrid>
        <w:gridCol w:w="420"/>
        <w:gridCol w:w="2372"/>
        <w:gridCol w:w="558"/>
        <w:gridCol w:w="2789"/>
        <w:gridCol w:w="558"/>
        <w:gridCol w:w="2365"/>
      </w:tblGrid>
      <w:tr w:rsidR="0041537A" w:rsidRPr="0053438F" w:rsidTr="00BA63DD">
        <w:trPr>
          <w:trHeight w:val="416"/>
        </w:trPr>
        <w:tc>
          <w:tcPr>
            <w:tcW w:w="5000" w:type="pct"/>
            <w:gridSpan w:val="6"/>
            <w:vAlign w:val="center"/>
          </w:tcPr>
          <w:p w:rsidR="0041537A" w:rsidRPr="00D60339" w:rsidRDefault="0041537A" w:rsidP="00500478">
            <w:pPr>
              <w:rPr>
                <w:b/>
                <w:sz w:val="20"/>
                <w:szCs w:val="18"/>
              </w:rPr>
            </w:pPr>
            <w:r w:rsidRPr="00D60339">
              <w:rPr>
                <w:b/>
                <w:sz w:val="20"/>
                <w:szCs w:val="18"/>
              </w:rPr>
              <w:t>VIPS Funksjonsområder (FO)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.</w:t>
            </w:r>
          </w:p>
        </w:tc>
        <w:tc>
          <w:tcPr>
            <w:tcW w:w="130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ommunik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6.</w:t>
            </w:r>
          </w:p>
        </w:tc>
        <w:tc>
          <w:tcPr>
            <w:tcW w:w="153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Hud/Vev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1.</w:t>
            </w:r>
          </w:p>
        </w:tc>
        <w:tc>
          <w:tcPr>
            <w:tcW w:w="1306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Psykososial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2.</w:t>
            </w:r>
          </w:p>
        </w:tc>
        <w:tc>
          <w:tcPr>
            <w:tcW w:w="130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Kunnskap/Utvikling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7.</w:t>
            </w:r>
          </w:p>
        </w:tc>
        <w:tc>
          <w:tcPr>
            <w:tcW w:w="153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Aktivitet/ADL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2.</w:t>
            </w:r>
          </w:p>
        </w:tc>
        <w:tc>
          <w:tcPr>
            <w:tcW w:w="1306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Åndelig/Kulturel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3.</w:t>
            </w:r>
          </w:p>
        </w:tc>
        <w:tc>
          <w:tcPr>
            <w:tcW w:w="130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Respirasjon/Sirkul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8.</w:t>
            </w:r>
          </w:p>
        </w:tc>
        <w:tc>
          <w:tcPr>
            <w:tcW w:w="153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øvn/Hvile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3.</w:t>
            </w:r>
          </w:p>
        </w:tc>
        <w:tc>
          <w:tcPr>
            <w:tcW w:w="1306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ikkerhet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4.</w:t>
            </w:r>
          </w:p>
        </w:tc>
        <w:tc>
          <w:tcPr>
            <w:tcW w:w="130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rnæring/Matinntak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9.</w:t>
            </w:r>
          </w:p>
        </w:tc>
        <w:tc>
          <w:tcPr>
            <w:tcW w:w="153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merte/Sanseinntrykk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4.</w:t>
            </w:r>
          </w:p>
        </w:tc>
        <w:tc>
          <w:tcPr>
            <w:tcW w:w="1306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ammensatt status</w:t>
            </w:r>
          </w:p>
        </w:tc>
      </w:tr>
      <w:tr w:rsidR="0041537A" w:rsidRPr="0053438F" w:rsidTr="00BA63DD">
        <w:tc>
          <w:tcPr>
            <w:tcW w:w="231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5.</w:t>
            </w:r>
          </w:p>
        </w:tc>
        <w:tc>
          <w:tcPr>
            <w:tcW w:w="130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Elimina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10.</w:t>
            </w:r>
          </w:p>
        </w:tc>
        <w:tc>
          <w:tcPr>
            <w:tcW w:w="1539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sz w:val="20"/>
                <w:szCs w:val="18"/>
              </w:rPr>
            </w:pPr>
            <w:r w:rsidRPr="00D60339">
              <w:rPr>
                <w:sz w:val="20"/>
                <w:szCs w:val="18"/>
              </w:rPr>
              <w:t>Seksualitet/Reproduksjon</w:t>
            </w:r>
          </w:p>
        </w:tc>
        <w:tc>
          <w:tcPr>
            <w:tcW w:w="308" w:type="pct"/>
          </w:tcPr>
          <w:p w:rsidR="0041537A" w:rsidRPr="00D60339" w:rsidRDefault="0041537A" w:rsidP="00BA63DD">
            <w:pPr>
              <w:pStyle w:val="Listeavsnitt"/>
              <w:ind w:left="0"/>
              <w:jc w:val="center"/>
              <w:rPr>
                <w:b/>
                <w:sz w:val="20"/>
                <w:szCs w:val="18"/>
              </w:rPr>
            </w:pPr>
          </w:p>
        </w:tc>
        <w:tc>
          <w:tcPr>
            <w:tcW w:w="1306" w:type="pct"/>
          </w:tcPr>
          <w:p w:rsidR="0041537A" w:rsidRPr="00D60339" w:rsidRDefault="0041537A" w:rsidP="00500478">
            <w:pPr>
              <w:pStyle w:val="Listeavsnitt"/>
              <w:ind w:left="0"/>
              <w:rPr>
                <w:b/>
                <w:sz w:val="20"/>
                <w:szCs w:val="18"/>
              </w:rPr>
            </w:pPr>
          </w:p>
        </w:tc>
      </w:tr>
    </w:tbl>
    <w:p w:rsidR="0041537A" w:rsidRDefault="0041537A"/>
    <w:tbl>
      <w:tblPr>
        <w:tblStyle w:val="Tabellrutenett"/>
        <w:tblW w:w="5000" w:type="pct"/>
        <w:tblLayout w:type="fixed"/>
        <w:tblLook w:val="04A0" w:firstRow="1" w:lastRow="0" w:firstColumn="1" w:lastColumn="0" w:noHBand="0" w:noVBand="1"/>
      </w:tblPr>
      <w:tblGrid>
        <w:gridCol w:w="421"/>
        <w:gridCol w:w="2001"/>
        <w:gridCol w:w="948"/>
        <w:gridCol w:w="2044"/>
        <w:gridCol w:w="964"/>
        <w:gridCol w:w="1698"/>
        <w:gridCol w:w="986"/>
      </w:tblGrid>
      <w:tr w:rsidR="00DD31E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41537A" w:rsidRPr="00DD31EE" w:rsidRDefault="0041537A" w:rsidP="00DD31E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FO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41537A" w:rsidRPr="00DD31EE" w:rsidRDefault="0041537A" w:rsidP="00DD31E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Diagnoser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41537A" w:rsidRPr="00DD31EE" w:rsidRDefault="0041537A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41537A" w:rsidRPr="00DD31EE" w:rsidRDefault="0041537A" w:rsidP="00DD31E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Resultatmål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41537A" w:rsidRPr="00DD31EE" w:rsidRDefault="0041537A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41537A" w:rsidRPr="00DD31EE" w:rsidRDefault="0041537A" w:rsidP="00DD31E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Intervensjoner</w:t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41537A" w:rsidRPr="00DD31EE" w:rsidRDefault="0041537A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ICNP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2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Akutt forvirringstilstand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0449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forvirringstilstand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847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595470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Overvåke forvirring</w:t>
            </w:r>
            <w:r w:rsidR="00595470"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 w:rsidR="00595470" w:rsidRPr="00251856">
              <w:rPr>
                <w:rFonts w:ascii="Calibri" w:hAnsi="Calibri" w:cs="Calibri"/>
                <w:sz w:val="18"/>
                <w:szCs w:val="18"/>
              </w:rPr>
              <w:fldChar w:fldCharType="begin"/>
            </w:r>
            <w:r w:rsidR="00595470" w:rsidRPr="00251856">
              <w:rPr>
                <w:rFonts w:ascii="Calibri" w:hAnsi="Calibri" w:cs="Calibri"/>
                <w:sz w:val="18"/>
                <w:szCs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="00595470" w:rsidRPr="00251856">
              <w:rPr>
                <w:rFonts w:ascii="Calibri" w:hAnsi="Calibri" w:cs="Calibri"/>
                <w:sz w:val="18"/>
                <w:szCs w:val="18"/>
              </w:rPr>
              <w:fldChar w:fldCharType="separate"/>
            </w:r>
            <w:r w:rsidR="00595470" w:rsidRPr="00251856">
              <w:rPr>
                <w:rFonts w:ascii="Calibri" w:hAnsi="Calibri" w:cs="Calibri"/>
                <w:noProof/>
                <w:sz w:val="18"/>
                <w:szCs w:val="18"/>
              </w:rPr>
              <w:t>(1)</w:t>
            </w:r>
            <w:r w:rsidR="00595470" w:rsidRPr="00251856">
              <w:rPr>
                <w:rFonts w:ascii="Calibri" w:hAnsi="Calibri" w:cs="Calibri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45424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Normal kognisjon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367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8B2BEF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kognisjon</w:t>
            </w:r>
            <w:r w:rsidR="00595470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="00595470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GcmFuY2lzPC9BdXRob3I+PFllYXI+MjAxOTwvWWVhcj48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</w:fldData>
              </w:fldChar>
            </w:r>
            <w:r w:rsidR="008B2BEF"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</w:instrText>
            </w:r>
            <w:r w:rsidR="008B2BEF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EF1dGhvcj5GcmFuY2lzPC9BdXRob3I+PFllYXI+MjAxOTwvWWVhcj48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</w:fldData>
              </w:fldChar>
            </w:r>
            <w:r w:rsidR="008B2BEF"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.DATA </w:instrText>
            </w:r>
            <w:r w:rsidR="008B2BEF" w:rsidRPr="00251856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="008B2BEF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  <w:r w:rsidR="00595470" w:rsidRPr="00251856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="00595470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-3)</w:t>
            </w:r>
            <w:r w:rsidR="00595470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5883</w:t>
            </w:r>
          </w:p>
        </w:tc>
      </w:tr>
      <w:tr w:rsidR="00DD31EE" w:rsidRPr="00DD31EE" w:rsidTr="00FE659D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</w:tcPr>
          <w:p w:rsidR="00DD31EE" w:rsidRPr="00DD31EE" w:rsidRDefault="00DD31EE" w:rsidP="00DD31EE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Implementere prosedyre for fysisk tvang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FE659D">
            <w:pPr>
              <w:jc w:val="center"/>
              <w:rPr>
                <w:sz w:val="18"/>
              </w:rPr>
            </w:pPr>
            <w:r w:rsidRPr="00DD31EE">
              <w:rPr>
                <w:sz w:val="18"/>
              </w:rPr>
              <w:t>10036327</w:t>
            </w:r>
          </w:p>
        </w:tc>
      </w:tr>
      <w:tr w:rsidR="00FE659D" w:rsidRPr="00DD31EE" w:rsidTr="00FE659D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FE659D" w:rsidRPr="00DD31EE" w:rsidRDefault="00FE659D" w:rsidP="00FE659D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FE659D" w:rsidRPr="00DD31EE" w:rsidRDefault="00FE659D" w:rsidP="00FE659D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FE659D" w:rsidRPr="00DD31EE" w:rsidRDefault="00FE659D" w:rsidP="00FE659D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FE659D" w:rsidRPr="00DD31EE" w:rsidRDefault="00FE659D" w:rsidP="00FE659D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FE659D" w:rsidRPr="00DD31EE" w:rsidRDefault="00FE659D" w:rsidP="00FE659D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</w:tcPr>
          <w:p w:rsidR="00FE659D" w:rsidRPr="00DD31EE" w:rsidRDefault="00FE659D" w:rsidP="00FE659D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Implementere skjermingstiltak</w:t>
            </w:r>
            <w:r>
              <w:rPr>
                <w:b/>
                <w:sz w:val="18"/>
                <w:szCs w:val="18"/>
              </w:rPr>
              <w:t xml:space="preserve"> </w:t>
            </w:r>
            <w:r w:rsidRPr="00251856">
              <w:rPr>
                <w:sz w:val="18"/>
                <w:szCs w:val="18"/>
              </w:rPr>
              <w:fldChar w:fldCharType="begin"/>
            </w:r>
            <w:r w:rsidRPr="00251856">
              <w:rPr>
                <w:sz w:val="18"/>
                <w:szCs w:val="18"/>
              </w:rPr>
              <w:instrText xml:space="preserve"> ADDIN EN.CITE &lt;EndNote&gt;&lt;Cite&gt;&lt;Author&gt;Schub&lt;/Author&gt;&lt;Year&gt;2018&lt;/Year&gt;&lt;RecNum&gt;59&lt;/RecNum&gt;&lt;DisplayText&gt;(3)&lt;/DisplayText&gt;&lt;record&gt;&lt;rec-number&gt;59&lt;/rec-number&gt;&lt;foreign-keys&gt;&lt;key app="EN" db-id="2xdvete05559wmetadq520z95559w2xsx2td" timestamp="1613466313"&gt;59&lt;/key&gt;&lt;/foreign-keys&gt;&lt;ref-type name="Web Page"&gt;12&lt;/ref-type&gt;&lt;contributors&gt;&lt;authors&gt;&lt;author&gt;Schub, T. Bs&lt;/author&gt;&lt;/authors&gt;&lt;/contributors&gt;&lt;auth-address&gt;Cinahl Information Systems, Glendale, CA&lt;/auth-address&gt;&lt;titles&gt;&lt;title&gt;Delirium: an Overview&lt;/title&gt;&lt;alt-title&gt;CINAHL Nursing Guide&lt;/alt-title&gt;&lt;/titles&gt;&lt;keywords&gt;&lt;keyword&gt;Delirium -- Classification&lt;/keyword&gt;&lt;keyword&gt;Delirium -- Diagnosis&lt;/keyword&gt;&lt;keyword&gt;Delirium -- Epidemiology&lt;/keyword&gt;&lt;keyword&gt;Delirium -- Etiology&lt;/keyword&gt;&lt;keyword&gt;Delirium -- Risk Factors&lt;/keyword&gt;&lt;keyword&gt;Delirium -- Symptoms&lt;/keyword&gt;&lt;keyword&gt;Delirium -- Therapy&lt;/keyword&gt;&lt;keyword&gt;Patient Education&lt;/keyword&gt;&lt;keyword&gt;ICD-9: 293.1&lt;/keyword&gt;&lt;keyword&gt;ICD-10: F05&lt;/keyword&gt;&lt;keyword&gt;Nursing Specialty: Critical Care Nursing&lt;/keyword&gt;&lt;keyword&gt;Nursing Specialty: Medical-Surgical Nursing&lt;/keyword&gt;&lt;keyword&gt;Nursing Specialty: Neuroscience Nursing&lt;/keyword&gt;&lt;keyword&gt;Nursing Specialty: Psychiatric Nursing&lt;/keyword&gt;&lt;/keywords&gt;&lt;dates&gt;&lt;year&gt;2018&lt;/year&gt;&lt;/dates&gt;&lt;pub-location&gt;Ipswich, Massachusetts&lt;/pub-location&gt;&lt;publisher&gt;EBSCO Publishing&lt;/publisher&gt;&lt;urls&gt;&lt;related-urls&gt;&lt;url&gt;https://search.ebscohost.com/login.aspx?direct=true&amp;amp;db=nup&amp;amp;AN=T704550&amp;amp;site=nup-live&amp;amp;scope=site&lt;/url&gt;&lt;/related-urls&gt;&lt;/urls&gt;&lt;remote-database-name&gt;Nursing Reference Center Plus&lt;/remote-database-name&gt;&lt;remote-database-provider&gt;EBSCOhost&lt;/remote-database-provider&gt;&lt;/record&gt;&lt;/Cite&gt;&lt;/EndNote&gt;</w:instrText>
            </w:r>
            <w:r w:rsidRPr="00251856">
              <w:rPr>
                <w:sz w:val="18"/>
                <w:szCs w:val="18"/>
              </w:rPr>
              <w:fldChar w:fldCharType="separate"/>
            </w:r>
            <w:r w:rsidRPr="00251856">
              <w:rPr>
                <w:noProof/>
                <w:sz w:val="18"/>
                <w:szCs w:val="18"/>
              </w:rPr>
              <w:t>(3)</w:t>
            </w:r>
            <w:r w:rsidRPr="00251856">
              <w:rPr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FE659D" w:rsidRPr="00DD31EE" w:rsidRDefault="00FE659D" w:rsidP="00FE659D">
            <w:pPr>
              <w:jc w:val="center"/>
              <w:rPr>
                <w:sz w:val="18"/>
              </w:rPr>
            </w:pPr>
            <w:r w:rsidRPr="00DD31EE">
              <w:rPr>
                <w:sz w:val="18"/>
              </w:rPr>
              <w:t>10036315</w:t>
            </w:r>
          </w:p>
        </w:tc>
      </w:tr>
      <w:tr w:rsidR="00DD31EE" w:rsidRPr="00DD31EE" w:rsidTr="00FE659D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</w:tcPr>
          <w:p w:rsidR="00DD31EE" w:rsidRPr="00DD31EE" w:rsidRDefault="00DD31EE" w:rsidP="00595470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Overvåke etterlevelse av medikamentinntak</w:t>
            </w:r>
            <w:r w:rsidR="00595470">
              <w:rPr>
                <w:b/>
                <w:sz w:val="18"/>
                <w:szCs w:val="18"/>
              </w:rPr>
              <w:t xml:space="preserve"> </w:t>
            </w:r>
            <w:r w:rsidR="00595470" w:rsidRPr="00251856">
              <w:rPr>
                <w:sz w:val="18"/>
                <w:szCs w:val="18"/>
              </w:rPr>
              <w:fldChar w:fldCharType="begin"/>
            </w:r>
            <w:r w:rsidR="00595470" w:rsidRPr="00251856">
              <w:rPr>
                <w:sz w:val="18"/>
                <w:szCs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="00595470" w:rsidRPr="00251856">
              <w:rPr>
                <w:sz w:val="18"/>
                <w:szCs w:val="18"/>
              </w:rPr>
              <w:fldChar w:fldCharType="separate"/>
            </w:r>
            <w:r w:rsidR="00595470" w:rsidRPr="00251856">
              <w:rPr>
                <w:noProof/>
                <w:sz w:val="18"/>
                <w:szCs w:val="18"/>
              </w:rPr>
              <w:t>(1)</w:t>
            </w:r>
            <w:r w:rsidR="00595470" w:rsidRPr="00251856">
              <w:rPr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FE659D">
            <w:pPr>
              <w:jc w:val="center"/>
              <w:rPr>
                <w:sz w:val="18"/>
              </w:rPr>
            </w:pPr>
            <w:r w:rsidRPr="00DD31EE">
              <w:rPr>
                <w:sz w:val="18"/>
              </w:rPr>
              <w:t>10043878</w:t>
            </w:r>
          </w:p>
        </w:tc>
      </w:tr>
      <w:tr w:rsidR="00A357B3" w:rsidRPr="00DD31EE" w:rsidTr="00500478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8B2BEF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A357B3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Begrense stimulering</w:t>
            </w:r>
            <w:r w:rsidR="00595470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="00595470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Francis&lt;/Author&gt;&lt;Year&gt;2019&lt;/Year&gt;&lt;RecNum&gt;57&lt;/RecNum&gt;&lt;DisplayText&gt;(1, 2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Cite&gt;&lt;Author&gt;Pisani&lt;/Author&gt;&lt;Year&gt;2020&lt;/Year&gt;&lt;RecNum&gt;58&lt;/RecNum&gt;&lt;record&gt;&lt;rec-number&gt;58&lt;/rec-number&gt;&lt;foreign-keys&gt;&lt;key app="EN" db-id="2xdvete05559wmetadq520z95559w2xsx2td" timestamp="1613465912"&gt;58&lt;/key&gt;&lt;/foreign-keys&gt;&lt;ref-type name="Web Page"&gt;12&lt;/ref-type&gt;&lt;contributors&gt;&lt;authors&gt;&lt;author&gt;Margaret Pisani&lt;/author&gt;&lt;/authors&gt;&lt;/contributors&gt;&lt;titles&gt;&lt;title&gt;Assessment of delirium&lt;/title&gt;&lt;/titles&gt;&lt;dates&gt;&lt;year&gt;2020&lt;/year&gt;&lt;/dates&gt;&lt;pub-location&gt;BMJ&lt;/pub-location&gt;&lt;urls&gt;&lt;related-urls&gt;&lt;url&gt;https://bestpractice.bmj.com/topics/en-gb/241&lt;/url&gt;&lt;/related-urls&gt;&lt;/urls&gt;&lt;custom1&gt;2021&lt;/custom1&gt;&lt;custom2&gt;16. feb.&lt;/custom2&gt;&lt;/record&gt;&lt;/Cite&gt;&lt;/EndNote&gt;</w:instrText>
            </w:r>
            <w:r w:rsidR="00595470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,2)</w:t>
            </w:r>
            <w:r w:rsidR="00595470"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A357B3">
              <w:rPr>
                <w:rFonts w:ascii="Calibri" w:hAnsi="Calibri" w:cs="Calibri"/>
                <w:sz w:val="18"/>
                <w:szCs w:val="18"/>
              </w:rPr>
              <w:tab/>
              <w:t>10039221</w:t>
            </w:r>
          </w:p>
        </w:tc>
      </w:tr>
      <w:tr w:rsidR="00A357B3" w:rsidRPr="00DD31EE" w:rsidTr="00500478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A357B3">
              <w:rPr>
                <w:rFonts w:ascii="Calibri" w:hAnsi="Calibri" w:cs="Calibri"/>
                <w:b/>
                <w:bCs/>
                <w:color w:val="000000"/>
                <w:sz w:val="18"/>
              </w:rPr>
              <w:t>Kontinuerlig nøye observasjon</w:t>
            </w:r>
            <w:r w:rsidR="00500478"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/EndNote&gt;</w:instrTex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4)</w: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A357B3" w:rsidRPr="00DD31EE" w:rsidRDefault="00A357B3" w:rsidP="00A357B3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A357B3">
              <w:rPr>
                <w:rFonts w:ascii="Calibri" w:hAnsi="Calibri" w:cs="Calibri"/>
                <w:color w:val="000000"/>
                <w:sz w:val="18"/>
              </w:rPr>
              <w:t>10005093</w:t>
            </w:r>
          </w:p>
        </w:tc>
      </w:tr>
      <w:tr w:rsidR="00C961F8" w:rsidRPr="00DD31EE" w:rsidTr="00500478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Fremme fysisk mobilitet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37379</w:t>
            </w:r>
          </w:p>
        </w:tc>
      </w:tr>
      <w:tr w:rsidR="00C961F8" w:rsidRPr="00DD31EE" w:rsidTr="00500478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b/>
                <w:bCs/>
                <w:color w:val="000000"/>
                <w:sz w:val="18"/>
              </w:rPr>
              <w:t>Samarbeide med pårørend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</w:t>
            </w:r>
            <w:r w:rsidR="00FE659D">
              <w:rPr>
                <w:rFonts w:ascii="Calibri" w:hAnsi="Calibri" w:cs="Calibri"/>
                <w:bCs/>
                <w:noProof/>
                <w:color w:val="000000"/>
                <w:sz w:val="18"/>
              </w:rPr>
              <w:t>3,</w:t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color w:val="000000"/>
                <w:sz w:val="18"/>
              </w:rPr>
              <w:t>10035887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</w:tcPr>
          <w:p w:rsidR="00DD31EE" w:rsidRPr="00DD31EE" w:rsidRDefault="00DD31EE" w:rsidP="00DD31EE">
            <w:pPr>
              <w:rPr>
                <w:b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</w:tcPr>
          <w:p w:rsidR="00DD31EE" w:rsidRPr="00DD31EE" w:rsidRDefault="00DD31EE" w:rsidP="00DD31EE">
            <w:pPr>
              <w:rPr>
                <w:sz w:val="18"/>
              </w:rPr>
            </w:pPr>
          </w:p>
        </w:tc>
      </w:tr>
      <w:tr w:rsidR="00DD31E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2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8594F" w:rsidRPr="00DD31EE" w:rsidRDefault="0078594F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Tendens til vandring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1675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8594F" w:rsidRPr="00DD31EE" w:rsidRDefault="0078594F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Bedret kognisjon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51540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8594F" w:rsidRPr="00DD31EE" w:rsidRDefault="0078594F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mplementere prosedyre for fysisk tvang</w:t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8594F" w:rsidRPr="00DD31EE" w:rsidRDefault="0078594F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36327</w:t>
            </w:r>
          </w:p>
        </w:tc>
      </w:tr>
      <w:tr w:rsidR="00DD31EE" w:rsidRPr="00DD31EE" w:rsidTr="0004387A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fall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34704</w:t>
            </w:r>
          </w:p>
        </w:tc>
        <w:tc>
          <w:tcPr>
            <w:tcW w:w="937" w:type="pct"/>
            <w:shd w:val="clear" w:color="auto" w:fill="D9D9D9" w:themeFill="background1" w:themeFillShade="D9"/>
          </w:tcPr>
          <w:p w:rsidR="00DD31EE" w:rsidRPr="00DD31EE" w:rsidRDefault="00DD31EE" w:rsidP="008B2BEF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Implementere skjermingstiltak</w:t>
            </w:r>
            <w:r w:rsidR="008B2BEF">
              <w:rPr>
                <w:b/>
                <w:sz w:val="18"/>
                <w:szCs w:val="18"/>
              </w:rPr>
              <w:t xml:space="preserve"> </w:t>
            </w:r>
            <w:r w:rsidR="008B2BEF" w:rsidRPr="00251856">
              <w:rPr>
                <w:sz w:val="18"/>
                <w:szCs w:val="18"/>
              </w:rPr>
              <w:fldChar w:fldCharType="begin"/>
            </w:r>
            <w:r w:rsidR="008B2BEF" w:rsidRPr="00251856">
              <w:rPr>
                <w:sz w:val="18"/>
                <w:szCs w:val="18"/>
              </w:rPr>
              <w:instrText xml:space="preserve"> ADDIN EN.CITE &lt;EndNote&gt;&lt;Cite&gt;&lt;Author&gt;Schub&lt;/Author&gt;&lt;Year&gt;2018&lt;/Year&gt;&lt;RecNum&gt;59&lt;/RecNum&gt;&lt;DisplayText&gt;(3)&lt;/DisplayText&gt;&lt;record&gt;&lt;rec-number&gt;59&lt;/rec-number&gt;&lt;foreign-keys&gt;&lt;key app="EN" db-id="2xdvete05559wmetadq520z95559w2xsx2td" timestamp="1613466313"&gt;59&lt;/key&gt;&lt;/foreign-keys&gt;&lt;ref-type name="Web Page"&gt;12&lt;/ref-type&gt;&lt;contributors&gt;&lt;authors&gt;&lt;author&gt;Schub, T. Bs&lt;/author&gt;&lt;/authors&gt;&lt;/contributors&gt;&lt;auth-address&gt;Cinahl Information Systems, Glendale, CA&lt;/auth-address&gt;&lt;titles&gt;&lt;title&gt;Delirium: an Overview&lt;/title&gt;&lt;alt-title&gt;CINAHL Nursing Guide&lt;/alt-title&gt;&lt;/titles&gt;&lt;keywords&gt;&lt;keyword&gt;Delirium -- Classification&lt;/keyword&gt;&lt;keyword&gt;Delirium -- Diagnosis&lt;/keyword&gt;&lt;keyword&gt;Delirium -- Epidemiology&lt;/keyword&gt;&lt;keyword&gt;Delirium -- Etiology&lt;/keyword&gt;&lt;keyword&gt;Delirium -- Risk Factors&lt;/keyword&gt;&lt;keyword&gt;Delirium -- Symptoms&lt;/keyword&gt;&lt;keyword&gt;Delirium -- Therapy&lt;/keyword&gt;&lt;keyword&gt;Patient Education&lt;/keyword&gt;&lt;keyword&gt;ICD-9: 293.1&lt;/keyword&gt;&lt;keyword&gt;ICD-10: F05&lt;/keyword&gt;&lt;keyword&gt;Nursing Specialty: Critical Care Nursing&lt;/keyword&gt;&lt;keyword&gt;Nursing Specialty: Medical-Surgical Nursing&lt;/keyword&gt;&lt;keyword&gt;Nursing Specialty: Neuroscience Nursing&lt;/keyword&gt;&lt;keyword&gt;Nursing Specialty: Psychiatric Nursing&lt;/keyword&gt;&lt;/keywords&gt;&lt;dates&gt;&lt;year&gt;2018&lt;/year&gt;&lt;/dates&gt;&lt;pub-location&gt;Ipswich, Massachusetts&lt;/pub-location&gt;&lt;publisher&gt;EBSCO Publishing&lt;/publisher&gt;&lt;urls&gt;&lt;related-urls&gt;&lt;url&gt;https://search.ebscohost.com/login.aspx?direct=true&amp;amp;db=nup&amp;amp;AN=T704550&amp;amp;site=nup-live&amp;amp;scope=site&lt;/url&gt;&lt;/related-urls&gt;&lt;/urls&gt;&lt;remote-database-name&gt;Nursing Reference Center Plus&lt;/remote-database-name&gt;&lt;remote-database-provider&gt;EBSCOhost&lt;/remote-database-provider&gt;&lt;/record&gt;&lt;/Cite&gt;&lt;/EndNote&gt;</w:instrText>
            </w:r>
            <w:r w:rsidR="008B2BEF" w:rsidRPr="00251856">
              <w:rPr>
                <w:sz w:val="18"/>
                <w:szCs w:val="18"/>
              </w:rPr>
              <w:fldChar w:fldCharType="separate"/>
            </w:r>
            <w:r w:rsidR="008B2BEF" w:rsidRPr="00251856">
              <w:rPr>
                <w:noProof/>
                <w:sz w:val="18"/>
                <w:szCs w:val="18"/>
              </w:rPr>
              <w:t>(3)</w:t>
            </w:r>
            <w:r w:rsidR="008B2BEF" w:rsidRPr="00251856">
              <w:rPr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04387A">
            <w:pPr>
              <w:jc w:val="center"/>
              <w:rPr>
                <w:sz w:val="18"/>
              </w:rPr>
            </w:pPr>
            <w:r w:rsidRPr="00DD31EE">
              <w:rPr>
                <w:sz w:val="18"/>
              </w:rPr>
              <w:t>10036315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Fremme fysisk mobilitet</w:t>
            </w:r>
            <w:r w:rsidR="00C961F8"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="00C961F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="00C961F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5)</w:t>
            </w:r>
            <w:r w:rsidR="00C961F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37379</w:t>
            </w:r>
          </w:p>
        </w:tc>
      </w:tr>
      <w:tr w:rsidR="00A357B3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357B3" w:rsidRPr="00DD31EE" w:rsidRDefault="00A357B3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357B3" w:rsidRPr="00DD31EE" w:rsidRDefault="00A357B3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357B3" w:rsidRPr="00DD31EE" w:rsidRDefault="00A357B3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357B3" w:rsidRPr="00DD31EE" w:rsidRDefault="00A357B3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357B3" w:rsidRPr="00DD31EE" w:rsidRDefault="00A357B3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A357B3" w:rsidRPr="00DD31EE" w:rsidRDefault="00A357B3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A357B3">
              <w:rPr>
                <w:rFonts w:ascii="Calibri" w:hAnsi="Calibri" w:cs="Calibri"/>
                <w:b/>
                <w:bCs/>
                <w:color w:val="000000"/>
                <w:sz w:val="18"/>
              </w:rPr>
              <w:t>Kontinuerlig nøye observasjon</w:t>
            </w:r>
            <w:r w:rsidR="00500478"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/EndNote&gt;</w:instrTex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4)</w: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357B3" w:rsidRPr="00DD31EE" w:rsidRDefault="00A357B3" w:rsidP="00DD31E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A357B3">
              <w:rPr>
                <w:rFonts w:ascii="Calibri" w:hAnsi="Calibri" w:cs="Calibri"/>
                <w:color w:val="000000"/>
                <w:sz w:val="18"/>
              </w:rPr>
              <w:t>10005093</w:t>
            </w:r>
          </w:p>
        </w:tc>
      </w:tr>
      <w:tr w:rsidR="00C961F8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b/>
                <w:bCs/>
                <w:color w:val="000000"/>
                <w:sz w:val="18"/>
              </w:rPr>
              <w:t>Samarbeide med pårørend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>
                <w:fldData xml:space="preserve">PEVuZE5vdGU+PENpdGU+PFllYXI+MjAxODwvWWVhcj48UmVjTnVtPjU1PC9SZWNOdW0+PERpc3Bs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</w:fldData>
              </w:fldChar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</w:instrText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>
                <w:fldData xml:space="preserve">PEVuZE5vdGU+PENpdGU+PFllYXI+MjAxODwvWWVhcj48UmVjTnVtPjU1PC9SZWNOdW0+PERpc3Bs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</w:fldData>
              </w:fldChar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.DATA </w:instrText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251856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3,</w:t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color w:val="000000"/>
                <w:sz w:val="18"/>
              </w:rPr>
              <w:t>10035887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DD31EE" w:rsidRPr="00DD31EE" w:rsidTr="00FE659D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sz w:val="18"/>
                <w:szCs w:val="18"/>
              </w:rPr>
              <w:t>4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sz w:val="18"/>
                <w:szCs w:val="18"/>
              </w:rPr>
              <w:t>Nedsatt evne til å spise selv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0973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 stand til å spise selv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253</w:t>
            </w:r>
          </w:p>
        </w:tc>
        <w:tc>
          <w:tcPr>
            <w:tcW w:w="937" w:type="pct"/>
            <w:shd w:val="clear" w:color="auto" w:fill="F2F2F2" w:themeFill="background1" w:themeFillShade="F2"/>
          </w:tcPr>
          <w:p w:rsidR="00DD31EE" w:rsidRPr="00DD31EE" w:rsidRDefault="00DD31EE" w:rsidP="00DD31EE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Assistere ved spising eller drikke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FE659D">
            <w:pPr>
              <w:jc w:val="center"/>
              <w:rPr>
                <w:sz w:val="18"/>
              </w:rPr>
            </w:pPr>
            <w:r w:rsidRPr="00DD31EE">
              <w:rPr>
                <w:sz w:val="18"/>
              </w:rPr>
              <w:t>10037269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Positiv ernæringsstatus 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5002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Overvåke ernæring</w:t>
            </w:r>
            <w:r w:rsidR="00500478"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/EndNote&gt;</w:instrTex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4)</w:t>
            </w:r>
            <w:r w:rsidR="00500478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36032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Cs/>
                <w:color w:val="000000"/>
                <w:sz w:val="18"/>
              </w:rPr>
            </w:pPr>
            <w:r>
              <w:rPr>
                <w:rFonts w:ascii="Calibri" w:hAnsi="Calibri" w:cs="Calibri"/>
                <w:bCs/>
                <w:color w:val="000000"/>
                <w:sz w:val="18"/>
              </w:rPr>
              <w:t>Se NVP: Ernæringssvikt - underernæring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DD31E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lastRenderedPageBreak/>
              <w:t>2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Forstyrret tankegang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0669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Bedret kognisjon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51540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8B2BEF">
            <w:pPr>
              <w:rPr>
                <w:rFonts w:ascii="Calibri" w:hAnsi="Calibri" w:cs="Calibri"/>
                <w:b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sz w:val="18"/>
                <w:szCs w:val="18"/>
              </w:rPr>
              <w:t>Vurdere kognisjon</w:t>
            </w:r>
            <w:r w:rsidR="008B2BEF"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  <w:r w:rsidR="008B2BEF" w:rsidRPr="00251856">
              <w:rPr>
                <w:rFonts w:ascii="Calibri" w:hAnsi="Calibri" w:cs="Calibri"/>
                <w:sz w:val="18"/>
                <w:szCs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sz w:val="18"/>
                <w:szCs w:val="18"/>
              </w:rPr>
              <w:instrText xml:space="preserve"> ADDIN EN.CITE &lt;EndNote&gt;&lt;Cite&gt;&lt;Author&gt;Schub&lt;/Author&gt;&lt;Year&gt;2018&lt;/Year&gt;&lt;RecNum&gt;59&lt;/RecNum&gt;&lt;DisplayText&gt;(3)&lt;/DisplayText&gt;&lt;record&gt;&lt;rec-number&gt;59&lt;/rec-number&gt;&lt;foreign-keys&gt;&lt;key app="EN" db-id="2xdvete05559wmetadq520z95559w2xsx2td" timestamp="1613466313"&gt;59&lt;/key&gt;&lt;/foreign-keys&gt;&lt;ref-type name="Web Page"&gt;12&lt;/ref-type&gt;&lt;contributors&gt;&lt;authors&gt;&lt;author&gt;Schub, T. Bs&lt;/author&gt;&lt;/authors&gt;&lt;/contributors&gt;&lt;auth-address&gt;Cinahl Information Systems, Glendale, CA&lt;/auth-address&gt;&lt;titles&gt;&lt;title&gt;Delirium: an Overview&lt;/title&gt;&lt;alt-title&gt;CINAHL Nursing Guide&lt;/alt-title&gt;&lt;/titles&gt;&lt;keywords&gt;&lt;keyword&gt;Delirium -- Classification&lt;/keyword&gt;&lt;keyword&gt;Delirium -- Diagnosis&lt;/keyword&gt;&lt;keyword&gt;Delirium -- Epidemiology&lt;/keyword&gt;&lt;keyword&gt;Delirium -- Etiology&lt;/keyword&gt;&lt;keyword&gt;Delirium -- Risk Factors&lt;/keyword&gt;&lt;keyword&gt;Delirium -- Symptoms&lt;/keyword&gt;&lt;keyword&gt;Delirium -- Therapy&lt;/keyword&gt;&lt;keyword&gt;Patient Education&lt;/keyword&gt;&lt;keyword&gt;ICD-9: 293.1&lt;/keyword&gt;&lt;keyword&gt;ICD-10: F05&lt;/keyword&gt;&lt;keyword&gt;Nursing Specialty: Critical Care Nursing&lt;/keyword&gt;&lt;keyword&gt;Nursing Specialty: Medical-Surgical Nursing&lt;/keyword&gt;&lt;keyword&gt;Nursing Specialty: Neuroscience Nursing&lt;/keyword&gt;&lt;keyword&gt;Nursing Specialty: Psychiatric Nursing&lt;/keyword&gt;&lt;/keywords&gt;&lt;dates&gt;&lt;year&gt;2018&lt;/year&gt;&lt;/dates&gt;&lt;pub-location&gt;Ipswich, Massachusetts&lt;/pub-location&gt;&lt;publisher&gt;EBSCO Publishing&lt;/publisher&gt;&lt;urls&gt;&lt;related-urls&gt;&lt;url&gt;https://search.ebscohost.com/login.aspx?direct=true&amp;amp;db=nup&amp;amp;AN=T704550&amp;amp;site=nup-live&amp;amp;scope=site&lt;/url&gt;&lt;/related-urls&gt;&lt;/urls&gt;&lt;remote-database-name&gt;Nursing Reference Center Plus&lt;/remote-database-name&gt;&lt;remote-database-provider&gt;EBSCOhost&lt;/remote-database-provider&gt;&lt;/record&gt;&lt;/Cite&gt;&lt;/EndNote&gt;</w:instrText>
            </w:r>
            <w:r w:rsidR="008B2BEF" w:rsidRPr="00251856">
              <w:rPr>
                <w:rFonts w:ascii="Calibri" w:hAnsi="Calibri" w:cs="Calibri"/>
                <w:sz w:val="18"/>
                <w:szCs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noProof/>
                <w:sz w:val="18"/>
                <w:szCs w:val="18"/>
              </w:rPr>
              <w:t>(3)</w:t>
            </w:r>
            <w:r w:rsidR="008B2BEF" w:rsidRPr="00251856">
              <w:rPr>
                <w:rFonts w:ascii="Calibri" w:hAnsi="Calibri" w:cs="Calibri"/>
                <w:sz w:val="18"/>
                <w:szCs w:val="18"/>
              </w:rPr>
              <w:fldChar w:fldCharType="end"/>
            </w:r>
            <w:r w:rsidR="008B2BEF">
              <w:rPr>
                <w:rFonts w:ascii="Calibri" w:hAnsi="Calibri" w:cs="Calibri"/>
                <w:b/>
                <w:sz w:val="18"/>
                <w:szCs w:val="18"/>
              </w:rPr>
              <w:t xml:space="preserve"> </w:t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5883</w:t>
            </w:r>
          </w:p>
        </w:tc>
      </w:tr>
      <w:tr w:rsidR="00DD31EE" w:rsidRPr="00DD31EE" w:rsidTr="00C961F8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</w:tcPr>
          <w:p w:rsidR="00DD31EE" w:rsidRPr="00DD31EE" w:rsidRDefault="00DD31EE" w:rsidP="00DD31EE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Implementere skjermingstiltak</w:t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C961F8">
            <w:pPr>
              <w:jc w:val="center"/>
              <w:rPr>
                <w:sz w:val="18"/>
              </w:rPr>
            </w:pPr>
            <w:r w:rsidRPr="00DD31EE">
              <w:rPr>
                <w:sz w:val="18"/>
              </w:rPr>
              <w:t>10036315</w:t>
            </w:r>
          </w:p>
        </w:tc>
      </w:tr>
      <w:tr w:rsidR="00C961F8" w:rsidRPr="00DD31EE" w:rsidTr="00500478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b/>
                <w:bCs/>
                <w:color w:val="000000"/>
                <w:sz w:val="18"/>
              </w:rPr>
              <w:t>Samarbeide med pårørend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>
                <w:fldData xml:space="preserve">PEVuZE5vdGU+PENpdGU+PFllYXI+MjAxODwvWWVhcj48UmVjTnVtPjU1PC9SZWNOdW0+PERpc3Bs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</w:fldData>
              </w:fldChar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</w:instrText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>
                <w:fldData xml:space="preserve">PEVuZE5vdGU+PENpdGU+PFllYXI+MjAxODwvWWVhcj48UmVjTnVtPjU1PC9SZWNOdW0+PERpc3Bs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</w:fldData>
              </w:fldChar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.DATA </w:instrText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3,</w:t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color w:val="000000"/>
                <w:sz w:val="18"/>
              </w:rPr>
              <w:t>10035887</w:t>
            </w:r>
          </w:p>
        </w:tc>
      </w:tr>
      <w:tr w:rsidR="00C961F8" w:rsidRPr="00DD31EE" w:rsidTr="00500478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C961F8" w:rsidRPr="00DD31EE" w:rsidRDefault="00C961F8" w:rsidP="00C961F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C961F8" w:rsidRPr="00C961F8" w:rsidRDefault="00C961F8" w:rsidP="008B2BEF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b/>
                <w:bCs/>
                <w:color w:val="000000"/>
                <w:sz w:val="18"/>
              </w:rPr>
              <w:t>Musikkterapi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="008B2BEF"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="008B2BEF"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C961F8" w:rsidRPr="00C961F8" w:rsidRDefault="00C961F8" w:rsidP="00C961F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C961F8">
              <w:rPr>
                <w:rFonts w:ascii="Calibri" w:hAnsi="Calibri" w:cs="Calibri"/>
                <w:color w:val="000000"/>
                <w:sz w:val="18"/>
              </w:rPr>
              <w:t>10039170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DD31EE" w:rsidRPr="00DD31EE" w:rsidTr="00500478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8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Problemer med søvn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7226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Tilstrekkelig søvn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4930</w:t>
            </w:r>
          </w:p>
        </w:tc>
        <w:tc>
          <w:tcPr>
            <w:tcW w:w="937" w:type="pct"/>
            <w:shd w:val="clear" w:color="auto" w:fill="F2F2F2" w:themeFill="background1" w:themeFillShade="F2"/>
          </w:tcPr>
          <w:p w:rsidR="00DD31EE" w:rsidRPr="00DD31EE" w:rsidRDefault="00DD31EE" w:rsidP="008B2BEF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Vurdere søvn</w:t>
            </w:r>
            <w:r w:rsidR="00500478">
              <w:rPr>
                <w:b/>
                <w:sz w:val="18"/>
                <w:szCs w:val="18"/>
              </w:rPr>
              <w:t xml:space="preserve"> </w:t>
            </w:r>
            <w:r w:rsidR="00500478" w:rsidRPr="00251856">
              <w:rPr>
                <w:sz w:val="18"/>
                <w:szCs w:val="18"/>
              </w:rPr>
              <w:fldChar w:fldCharType="begin">
                <w:fldData xml:space="preserve">PEVuZE5vdGU+PENpdGU+PFllYXI+MjAxODwvWWVhcj48UmVjTnVtPjU1PC9SZWNOdW0+PERpc3Bs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</w:fldData>
              </w:fldChar>
            </w:r>
            <w:r w:rsidR="008B2BEF" w:rsidRPr="00251856">
              <w:rPr>
                <w:sz w:val="18"/>
                <w:szCs w:val="18"/>
              </w:rPr>
              <w:instrText xml:space="preserve"> ADDIN EN.CITE </w:instrText>
            </w:r>
            <w:r w:rsidR="008B2BEF" w:rsidRPr="00251856">
              <w:rPr>
                <w:sz w:val="18"/>
                <w:szCs w:val="18"/>
              </w:rPr>
              <w:fldChar w:fldCharType="begin">
                <w:fldData xml:space="preserve">PEVuZE5vdGU+PENpdGU+PFllYXI+MjAxODwvWWVhcj48UmVjTnVtPjU1PC9SZWNOdW0+PERpc3Bs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</w:fldData>
              </w:fldChar>
            </w:r>
            <w:r w:rsidR="008B2BEF" w:rsidRPr="00251856">
              <w:rPr>
                <w:sz w:val="18"/>
                <w:szCs w:val="18"/>
              </w:rPr>
              <w:instrText xml:space="preserve"> ADDIN EN.CITE.DATA </w:instrText>
            </w:r>
            <w:r w:rsidR="008B2BEF" w:rsidRPr="00251856">
              <w:rPr>
                <w:sz w:val="18"/>
                <w:szCs w:val="18"/>
              </w:rPr>
            </w:r>
            <w:r w:rsidR="008B2BEF" w:rsidRPr="00251856">
              <w:rPr>
                <w:sz w:val="18"/>
                <w:szCs w:val="18"/>
              </w:rPr>
              <w:fldChar w:fldCharType="end"/>
            </w:r>
            <w:r w:rsidR="00500478" w:rsidRPr="00251856">
              <w:rPr>
                <w:sz w:val="18"/>
                <w:szCs w:val="18"/>
              </w:rPr>
            </w:r>
            <w:r w:rsidR="00500478" w:rsidRPr="00251856">
              <w:rPr>
                <w:sz w:val="18"/>
                <w:szCs w:val="18"/>
              </w:rPr>
              <w:fldChar w:fldCharType="separate"/>
            </w:r>
            <w:r w:rsidR="008B2BEF" w:rsidRPr="00251856">
              <w:rPr>
                <w:noProof/>
                <w:sz w:val="18"/>
                <w:szCs w:val="18"/>
              </w:rPr>
              <w:t>(3-5)</w:t>
            </w:r>
            <w:r w:rsidR="00500478" w:rsidRPr="00251856">
              <w:rPr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</w:tcPr>
          <w:p w:rsidR="00DD31EE" w:rsidRPr="00DD31EE" w:rsidRDefault="00DD31EE" w:rsidP="00DD31EE">
            <w:pPr>
              <w:rPr>
                <w:sz w:val="18"/>
              </w:rPr>
            </w:pPr>
            <w:r w:rsidRPr="00DD31EE">
              <w:rPr>
                <w:sz w:val="18"/>
              </w:rPr>
              <w:t>10036764</w:t>
            </w: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Se NVP: Søvnforstyrrelser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DD31E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DD31EE" w:rsidRPr="00DD31EE" w:rsidRDefault="00DD31EE" w:rsidP="00DD31E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8663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3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Utilfredsstillende vevsgjennomblødning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1344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Tilfredsstillende sirkulasjon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380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Vurdere vevsgjennom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-</w:t>
            </w:r>
            <w:r w:rsidRPr="00DD31EE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blødning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(1)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DD31EE">
              <w:rPr>
                <w:rFonts w:ascii="Calibri" w:hAnsi="Calibri" w:cs="Calibri"/>
                <w:color w:val="000000" w:themeColor="text1"/>
                <w:sz w:val="18"/>
              </w:rPr>
              <w:t>10030775</w:t>
            </w:r>
          </w:p>
        </w:tc>
      </w:tr>
      <w:tr w:rsidR="00A8663E" w:rsidRPr="00DD31EE" w:rsidTr="00500478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Tilfredsstillende respiratorisk status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33830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center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Overvåke vitale tegn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2, 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Cite&gt;&lt;Author&gt;Pisani&lt;/Author&gt;&lt;Year&gt;2020&lt;/Year&gt;&lt;RecNum&gt;58&lt;/RecNum&gt;&lt;record&gt;&lt;rec-number&gt;58&lt;/rec-number&gt;&lt;foreign-keys&gt;&lt;key app="EN" db-id="2xdvete05559wmetadq520z95559w2xsx2td" timestamp="1613465912"&gt;58&lt;/key&gt;&lt;/foreign-keys&gt;&lt;ref-type name="Web Page"&gt;12&lt;/ref-type&gt;&lt;contributors&gt;&lt;authors&gt;&lt;author&gt;Margaret Pisani&lt;/author&gt;&lt;/authors&gt;&lt;/contributors&gt;&lt;titles&gt;&lt;title&gt;Assessment of delirium&lt;/title&gt;&lt;/titles&gt;&lt;dates&gt;&lt;year&gt;2020&lt;/year&gt;&lt;/dates&gt;&lt;pub-location&gt;BMJ&lt;/pub-location&gt;&lt;urls&gt;&lt;related-urls&gt;&lt;url&gt;https://bestpractice.bmj.com/topics/en-gb/241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>
              <w:rPr>
                <w:rFonts w:ascii="Calibri" w:hAnsi="Calibri" w:cs="Calibri"/>
                <w:bCs/>
                <w:noProof/>
                <w:color w:val="000000"/>
                <w:sz w:val="18"/>
              </w:rPr>
              <w:t>(2,</w:t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4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32113</w:t>
            </w:r>
          </w:p>
        </w:tc>
      </w:tr>
      <w:tr w:rsidR="007E4721" w:rsidRPr="00DD31EE" w:rsidTr="00500478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E4721" w:rsidRPr="00DD31EE" w:rsidRDefault="007E4721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E4721" w:rsidRPr="00DD31EE" w:rsidRDefault="007E4721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E4721" w:rsidRPr="00DD31EE" w:rsidRDefault="007E4721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E4721" w:rsidRPr="00DD31EE" w:rsidRDefault="007E4721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E4721" w:rsidRPr="00DD31EE" w:rsidRDefault="007E4721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center"/>
          </w:tcPr>
          <w:p w:rsidR="007E4721" w:rsidRPr="007E4721" w:rsidRDefault="0016782F" w:rsidP="00A8663E">
            <w:pPr>
              <w:rPr>
                <w:rFonts w:ascii="Calibri" w:hAnsi="Calibri" w:cs="Calibri"/>
                <w:bCs/>
                <w:color w:val="000000"/>
                <w:sz w:val="18"/>
              </w:rPr>
            </w:pPr>
            <w:hyperlink r:id="rId7" w:history="1">
              <w:r w:rsidR="007E4721" w:rsidRPr="007E4721">
                <w:rPr>
                  <w:rStyle w:val="Hyperkobling"/>
                  <w:rFonts w:ascii="Calibri" w:hAnsi="Calibri" w:cs="Calibri"/>
                  <w:bCs/>
                  <w:sz w:val="18"/>
                </w:rPr>
                <w:t>VAR: Tidlig identifisering av kliniske tegn på forverring av helsetilstanden</w:t>
              </w:r>
            </w:hyperlink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E4721" w:rsidRPr="00DD31EE" w:rsidRDefault="007E4721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</w:tr>
      <w:tr w:rsidR="00A8663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Overvåke væskebalans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Author&gt;Francis&lt;/Author&gt;&lt;Year&gt;2019&lt;/Year&gt;&lt;RecNum&gt;57&lt;/RecNum&gt;&lt;DisplayText&gt;(1, 2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Cite&gt;&lt;Author&gt;Pisani&lt;/Author&gt;&lt;Year&gt;2020&lt;/Year&gt;&lt;RecNum&gt;58&lt;/RecNum&gt;&lt;record&gt;&lt;rec-number&gt;58&lt;/rec-number&gt;&lt;foreign-keys&gt;&lt;key app="EN" db-id="2xdvete05559wmetadq520z95559w2xsx2td" timestamp="1613465912"&gt;58&lt;/key&gt;&lt;/foreign-keys&gt;&lt;ref-type name="Web Page"&gt;12&lt;/ref-type&gt;&lt;contributors&gt;&lt;authors&gt;&lt;author&gt;Margaret Pisani&lt;/author&gt;&lt;/authors&gt;&lt;/contributors&gt;&lt;titles&gt;&lt;title&gt;Assessment of delirium&lt;/title&gt;&lt;/titles&gt;&lt;dates&gt;&lt;year&gt;2020&lt;/year&gt;&lt;/dates&gt;&lt;pub-location&gt;BMJ&lt;/pub-location&gt;&lt;urls&gt;&lt;related-urls&gt;&lt;url&gt;https://bestpractice.bmj.com/topics/en-gb/241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1,2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40852</w:t>
            </w:r>
          </w:p>
        </w:tc>
      </w:tr>
      <w:tr w:rsidR="00A8663E" w:rsidRPr="00DD31EE" w:rsidTr="00500478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center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Overvåke laboratoriesvar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2, 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Cite&gt;&lt;Author&gt;Pisani&lt;/Author&gt;&lt;Year&gt;2020&lt;/Year&gt;&lt;RecNum&gt;58&lt;/RecNum&gt;&lt;record&gt;&lt;rec-number&gt;58&lt;/rec-number&gt;&lt;foreign-keys&gt;&lt;key app="EN" db-id="2xdvete05559wmetadq520z95559w2xsx2td" timestamp="1613465912"&gt;58&lt;/key&gt;&lt;/foreign-keys&gt;&lt;ref-type name="Web Page"&gt;12&lt;/ref-type&gt;&lt;contributors&gt;&lt;authors&gt;&lt;author&gt;Margaret Pisani&lt;/author&gt;&lt;/authors&gt;&lt;/contributors&gt;&lt;titles&gt;&lt;title&gt;Assessment of delirium&lt;/title&gt;&lt;/titles&gt;&lt;dates&gt;&lt;year&gt;2020&lt;/year&gt;&lt;/dates&gt;&lt;pub-location&gt;BMJ&lt;/pub-location&gt;&lt;urls&gt;&lt;related-urls&gt;&lt;url&gt;https://bestpractice.bmj.com/topics/en-gb/241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2, 4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32099</w:t>
            </w:r>
          </w:p>
        </w:tc>
      </w:tr>
      <w:tr w:rsidR="00A8663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Vurdere urin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1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50164</w:t>
            </w:r>
          </w:p>
        </w:tc>
      </w:tr>
      <w:tr w:rsidR="00A8663E" w:rsidRPr="00DD31EE" w:rsidTr="00500478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Vurdere avføring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4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50172</w:t>
            </w:r>
          </w:p>
        </w:tc>
      </w:tr>
      <w:tr w:rsidR="00A8663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Vurdere respirasjonsstatus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1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36786</w:t>
            </w:r>
          </w:p>
        </w:tc>
      </w:tr>
      <w:tr w:rsidR="00A8663E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A8663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7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Risiko for fall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15122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fall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34704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Forebygge fall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Author&gt;Schub&lt;/Author&gt;&lt;Year&gt;2018&lt;/Year&gt;&lt;RecNum&gt;59&lt;/RecNum&gt;&lt;DisplayText&gt;(3)&lt;/DisplayText&gt;&lt;record&gt;&lt;rec-number&gt;59&lt;/rec-number&gt;&lt;foreign-keys&gt;&lt;key app="EN" db-id="2xdvete05559wmetadq520z95559w2xsx2td" timestamp="1613466313"&gt;59&lt;/key&gt;&lt;/foreign-keys&gt;&lt;ref-type name="Web Page"&gt;12&lt;/ref-type&gt;&lt;contributors&gt;&lt;authors&gt;&lt;author&gt;Schub, T. Bs&lt;/author&gt;&lt;/authors&gt;&lt;/contributors&gt;&lt;auth-address&gt;Cinahl Information Systems, Glendale, CA&lt;/auth-address&gt;&lt;titles&gt;&lt;title&gt;Delirium: an Overview&lt;/title&gt;&lt;alt-title&gt;CINAHL Nursing Guide&lt;/alt-title&gt;&lt;/titles&gt;&lt;keywords&gt;&lt;keyword&gt;Delirium -- Classification&lt;/keyword&gt;&lt;keyword&gt;Delirium -- Diagnosis&lt;/keyword&gt;&lt;keyword&gt;Delirium -- Epidemiology&lt;/keyword&gt;&lt;keyword&gt;Delirium -- Etiology&lt;/keyword&gt;&lt;keyword&gt;Delirium -- Risk Factors&lt;/keyword&gt;&lt;keyword&gt;Delirium -- Symptoms&lt;/keyword&gt;&lt;keyword&gt;Delirium -- Therapy&lt;/keyword&gt;&lt;keyword&gt;Patient Education&lt;/keyword&gt;&lt;keyword&gt;ICD-9: 293.1&lt;/keyword&gt;&lt;keyword&gt;ICD-10: F05&lt;/keyword&gt;&lt;keyword&gt;Nursing Specialty: Critical Care Nursing&lt;/keyword&gt;&lt;keyword&gt;Nursing Specialty: Medical-Surgical Nursing&lt;/keyword&gt;&lt;keyword&gt;Nursing Specialty: Neuroscience Nursing&lt;/keyword&gt;&lt;keyword&gt;Nursing Specialty: Psychiatric Nursing&lt;/keyword&gt;&lt;/keywords&gt;&lt;dates&gt;&lt;year&gt;2018&lt;/year&gt;&lt;/dates&gt;&lt;pub-location&gt;Ipswich, Massachusetts&lt;/pub-location&gt;&lt;publisher&gt;EBSCO Publishing&lt;/publisher&gt;&lt;urls&gt;&lt;related-urls&gt;&lt;url&gt;https://search.ebscohost.com/login.aspx?direct=true&amp;amp;db=nup&amp;amp;AN=T704550&amp;amp;site=nup-live&amp;amp;scope=site&lt;/url&gt;&lt;/related-urls&gt;&lt;/urls&gt;&lt;remote-database-name&gt;Nursing Reference Center Plus&lt;/remote-database-name&gt;&lt;remote-database-provider&gt;EBSCOhost&lt;/remote-database-provider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3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40211</w:t>
            </w:r>
          </w:p>
        </w:tc>
      </w:tr>
      <w:tr w:rsidR="00A8663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color w:val="000000"/>
                <w:sz w:val="18"/>
              </w:rPr>
            </w:pPr>
            <w:r>
              <w:rPr>
                <w:rFonts w:ascii="Calibri" w:hAnsi="Calibri" w:cs="Calibri"/>
                <w:color w:val="000000"/>
                <w:sz w:val="18"/>
              </w:rPr>
              <w:t>Se N</w:t>
            </w:r>
            <w:r w:rsidRPr="00DD31EE">
              <w:rPr>
                <w:rFonts w:ascii="Calibri" w:hAnsi="Calibri" w:cs="Calibri"/>
                <w:color w:val="000000"/>
                <w:sz w:val="18"/>
              </w:rPr>
              <w:t>VP</w:t>
            </w:r>
            <w:r>
              <w:rPr>
                <w:rFonts w:ascii="Calibri" w:hAnsi="Calibri" w:cs="Calibri"/>
                <w:color w:val="000000"/>
                <w:sz w:val="18"/>
              </w:rPr>
              <w:t>:</w:t>
            </w:r>
            <w:r w:rsidRPr="00DD31EE">
              <w:rPr>
                <w:rFonts w:ascii="Calibri" w:hAnsi="Calibri" w:cs="Calibri"/>
                <w:color w:val="000000"/>
                <w:sz w:val="18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</w:rPr>
              <w:t>F</w:t>
            </w:r>
            <w:r w:rsidRPr="00DD31EE">
              <w:rPr>
                <w:rFonts w:ascii="Calibri" w:hAnsi="Calibri" w:cs="Calibri"/>
                <w:color w:val="000000"/>
                <w:sz w:val="18"/>
              </w:rPr>
              <w:t>all  - forebygge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 </w:t>
            </w:r>
          </w:p>
        </w:tc>
      </w:tr>
      <w:tr w:rsidR="00A8663E" w:rsidRPr="00DD31EE" w:rsidTr="00DD31EE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A8663E" w:rsidRPr="00DD31EE" w:rsidRDefault="00A8663E" w:rsidP="00A8663E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1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Svekket verbal kommunikasjon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5104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Har evne til verbal kommunikasjon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230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Forsterke kommunikasjon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instrText xml:space="preserve"> ADDIN EN.CITE &lt;EndNote&gt;&lt;Cite&gt;&lt;Year&gt;2016&lt;/Year&gt;&lt;RecNum&gt;56&lt;/RecNum&gt;&lt;DisplayText&gt;(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(4)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50309</w:t>
            </w:r>
          </w:p>
        </w:tc>
      </w:tr>
      <w:tr w:rsidR="007004C1" w:rsidRPr="00DD31EE" w:rsidTr="00DD31EE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1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7004C1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Endret sanseinntrykk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7004C1">
              <w:rPr>
                <w:rFonts w:ascii="Calibri" w:hAnsi="Calibri" w:cs="Calibri"/>
                <w:sz w:val="18"/>
                <w:szCs w:val="18"/>
              </w:rPr>
              <w:t>10001242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Default="007004C1" w:rsidP="007004C1">
            <w:pPr>
              <w:rPr>
                <w:rFonts w:ascii="Calibri" w:hAnsi="Calibri" w:cs="Calibri"/>
                <w:b/>
                <w:bCs/>
                <w:color w:val="000000"/>
              </w:rPr>
            </w:pPr>
            <w:r w:rsidRPr="007004C1">
              <w:rPr>
                <w:rFonts w:ascii="Calibri" w:hAnsi="Calibri" w:cs="Calibri"/>
                <w:b/>
                <w:bCs/>
                <w:color w:val="000000"/>
                <w:sz w:val="18"/>
              </w:rPr>
              <w:t>Tilfredsstillende samspill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Default="007004C1" w:rsidP="007004C1">
            <w:pPr>
              <w:jc w:val="center"/>
              <w:rPr>
                <w:rFonts w:ascii="Calibri" w:hAnsi="Calibri" w:cs="Calibri"/>
                <w:color w:val="000000"/>
              </w:rPr>
            </w:pPr>
            <w:r w:rsidRPr="007004C1">
              <w:rPr>
                <w:rFonts w:ascii="Calibri" w:hAnsi="Calibri" w:cs="Calibri"/>
                <w:color w:val="000000"/>
                <w:sz w:val="18"/>
              </w:rPr>
              <w:t>10028063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Vurdere syn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instrText xml:space="preserve"> ADDIN EN.CITE &lt;EndNote&gt;&lt;Cite&gt;&lt;Year&gt;2016&lt;/Year&gt;&lt;RecNum&gt;56&lt;/RecNum&gt;&lt;DisplayText&gt;(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(4)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50138</w:t>
            </w:r>
          </w:p>
        </w:tc>
      </w:tr>
      <w:tr w:rsidR="00B47420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B47420" w:rsidRDefault="00B47420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B47420" w:rsidRPr="007004C1" w:rsidRDefault="00B47420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B47420" w:rsidRPr="007004C1" w:rsidRDefault="00B47420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B47420" w:rsidRPr="007004C1" w:rsidRDefault="00B47420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B47420" w:rsidRPr="007004C1" w:rsidRDefault="00B47420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B47420" w:rsidRPr="0004387A" w:rsidRDefault="00B47420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B47420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Vurdere hørsel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B47420" w:rsidRPr="0004387A" w:rsidRDefault="00B47420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B47420">
              <w:rPr>
                <w:rFonts w:ascii="Calibri" w:hAnsi="Calibri" w:cs="Calibri"/>
                <w:color w:val="000000" w:themeColor="text1"/>
                <w:sz w:val="18"/>
              </w:rPr>
              <w:t>10050140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</w:tr>
      <w:tr w:rsidR="00C24AE8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C24AE8" w:rsidRPr="00DD31EE" w:rsidRDefault="00C24AE8" w:rsidP="00C24AE8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C24AE8" w:rsidRPr="00DD31EE" w:rsidRDefault="00C24AE8" w:rsidP="00C24AE8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Svekket oppmerksomhet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C24AE8" w:rsidRPr="00DD31EE" w:rsidRDefault="00C24AE8" w:rsidP="00C24AE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51501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C24AE8" w:rsidRPr="00C24AE8" w:rsidRDefault="00C24AE8" w:rsidP="00C24AE8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C24AE8">
              <w:rPr>
                <w:rFonts w:ascii="Calibri" w:hAnsi="Calibri" w:cs="Calibri"/>
                <w:b/>
                <w:bCs/>
                <w:color w:val="000000"/>
                <w:sz w:val="18"/>
              </w:rPr>
              <w:t>Bedret kognisjon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C24AE8" w:rsidRPr="00C24AE8" w:rsidRDefault="00C24AE8" w:rsidP="00C24AE8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C24AE8">
              <w:rPr>
                <w:rFonts w:ascii="Calibri" w:hAnsi="Calibri" w:cs="Calibri"/>
                <w:color w:val="000000"/>
                <w:sz w:val="18"/>
              </w:rPr>
              <w:t>10051540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C24AE8" w:rsidRPr="00DD31EE" w:rsidRDefault="00C24AE8" w:rsidP="00C24AE8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kognisjon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Year&gt;2016&lt;/Year&gt;&lt;RecNum&gt;56&lt;/RecNum&gt;&lt;DisplayText&gt;(1, 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Cite&gt;&lt;Author&gt;Francis&lt;/Author&gt;&lt;Year&gt;2019&lt;/Year&gt;&lt;RecNum&gt;57&lt;/RecNum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,4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C24AE8" w:rsidRPr="00DD31EE" w:rsidRDefault="00C24AE8" w:rsidP="00C24AE8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5883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/>
                <w:sz w:val="18"/>
              </w:rPr>
              <w:t>Vurdere hukommelse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1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color w:val="000000"/>
                <w:sz w:val="18"/>
              </w:rPr>
              <w:t>10043775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</w:tcPr>
          <w:p w:rsidR="007004C1" w:rsidRPr="00DD31EE" w:rsidRDefault="007004C1" w:rsidP="007004C1">
            <w:pPr>
              <w:rPr>
                <w:b/>
                <w:sz w:val="18"/>
                <w:szCs w:val="18"/>
              </w:rPr>
            </w:pPr>
            <w:r w:rsidRPr="00DD31EE">
              <w:rPr>
                <w:b/>
                <w:sz w:val="18"/>
                <w:szCs w:val="18"/>
              </w:rPr>
              <w:t>Implementere skjermingstiltak</w:t>
            </w:r>
            <w:r>
              <w:rPr>
                <w:b/>
                <w:sz w:val="18"/>
                <w:szCs w:val="18"/>
              </w:rPr>
              <w:t xml:space="preserve"> </w:t>
            </w:r>
            <w:r w:rsidRPr="00251856">
              <w:rPr>
                <w:sz w:val="18"/>
                <w:szCs w:val="18"/>
              </w:rPr>
              <w:fldChar w:fldCharType="begin"/>
            </w:r>
            <w:r w:rsidRPr="00251856">
              <w:rPr>
                <w:sz w:val="18"/>
                <w:szCs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sz w:val="18"/>
                <w:szCs w:val="18"/>
              </w:rPr>
              <w:fldChar w:fldCharType="separate"/>
            </w:r>
            <w:r w:rsidRPr="00251856">
              <w:rPr>
                <w:noProof/>
                <w:sz w:val="18"/>
                <w:szCs w:val="18"/>
              </w:rPr>
              <w:t>(1)</w:t>
            </w:r>
            <w:r w:rsidRPr="00251856">
              <w:rPr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sz w:val="18"/>
              </w:rPr>
            </w:pPr>
            <w:r w:rsidRPr="00DD31EE">
              <w:rPr>
                <w:sz w:val="18"/>
              </w:rPr>
              <w:t>10036315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Problem med hukommelse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1203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forvirringstilstand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847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kognisjon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5883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Normal kognisjon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367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/>
                <w:sz w:val="18"/>
              </w:rPr>
              <w:t>Vurdere hukommelse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1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color w:val="000000"/>
                <w:sz w:val="18"/>
              </w:rPr>
              <w:t>10043775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500478">
              <w:rPr>
                <w:rFonts w:ascii="Calibri" w:hAnsi="Calibri" w:cs="Calibri"/>
                <w:b/>
                <w:bCs/>
                <w:color w:val="000000"/>
                <w:sz w:val="18"/>
              </w:rPr>
              <w:t>Fremme kognitiv læring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4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500478">
              <w:rPr>
                <w:rFonts w:ascii="Calibri" w:hAnsi="Calibri" w:cs="Calibri"/>
                <w:color w:val="000000"/>
                <w:sz w:val="18"/>
              </w:rPr>
              <w:t>10051852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Risiko for stress relatert til omplassering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15292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Redusert stress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7929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/>
                <w:sz w:val="18"/>
              </w:rPr>
              <w:t>Vurdere stressnivå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color w:val="000000"/>
                <w:sz w:val="18"/>
              </w:rPr>
              <w:t>10043809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/>
                <w:sz w:val="18"/>
              </w:rPr>
              <w:t>Vurdere evne til å håndtere stress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04387A">
              <w:rPr>
                <w:rFonts w:ascii="Calibri" w:hAnsi="Calibri" w:cs="Calibri"/>
                <w:color w:val="000000"/>
                <w:sz w:val="18"/>
              </w:rPr>
              <w:t>10044130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A357B3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Begrense stimulering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FllYXI+MjAxODwvWWVhcj48UmVjTnVtPjU1PC9SZWNOdW0+PERpc3Bs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</w:fldData>
              </w:fldChar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>
                <w:fldData xml:space="preserve">PEVuZE5vdGU+PENpdGU+PFllYXI+MjAxODwvWWVhcj48UmVjTnVtPjU1PC9SZWNOdW0+PERpc3Bs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</w:fldData>
              </w:fldChar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.DATA 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3-5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A357B3">
              <w:rPr>
                <w:rFonts w:ascii="Calibri" w:hAnsi="Calibri" w:cs="Calibri"/>
                <w:sz w:val="18"/>
                <w:szCs w:val="18"/>
              </w:rPr>
              <w:tab/>
              <w:t>10039221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10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Risiko for stress hos omsorgsgiver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7787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Positiv familiestøtte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45702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Gi støtte til omsorgsgiver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(</w:t>
            </w:r>
            <w:r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3,</w:t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5)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24570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3A308B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Samarbeide med pårørende</w:t>
            </w:r>
            <w:r w:rsidR="007004C1"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t xml:space="preserve"> </w:t>
            </w:r>
            <w:r w:rsidR="007004C1"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begin"/>
            </w:r>
            <w:r w:rsidR="007004C1"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="007004C1"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separate"/>
            </w:r>
            <w:r w:rsidR="007004C1"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(</w:t>
            </w:r>
            <w:r w:rsidR="007004C1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3,</w:t>
            </w:r>
            <w:r w:rsidR="007004C1"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5)</w:t>
            </w:r>
            <w:r w:rsidR="007004C1"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35887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Fremme støtte hos pårørende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(</w:t>
            </w:r>
            <w:r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3,</w:t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5)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36078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A8663E" w:rsidRDefault="007004C1" w:rsidP="007004C1">
            <w:pPr>
              <w:rPr>
                <w:rFonts w:ascii="Calibri" w:hAnsi="Calibri" w:cs="Calibri"/>
                <w:bCs/>
                <w:color w:val="000000" w:themeColor="text1"/>
                <w:sz w:val="18"/>
              </w:rPr>
            </w:pPr>
            <w:r w:rsidRPr="00A8663E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Undervise pårørende om sykdom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 xml:space="preserve"> </w:t>
            </w:r>
            <w:r>
              <w:rPr>
                <w:rFonts w:ascii="Calibri" w:hAnsi="Calibri" w:cs="Calibri"/>
                <w:bCs/>
                <w:color w:val="000000" w:themeColor="text1"/>
                <w:sz w:val="18"/>
              </w:rPr>
              <w:t>(3)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A8663E">
              <w:rPr>
                <w:rFonts w:ascii="Calibri" w:hAnsi="Calibri" w:cs="Calibri"/>
                <w:color w:val="000000" w:themeColor="text1"/>
                <w:sz w:val="18"/>
              </w:rPr>
              <w:t>10021719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7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595470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Nedsatt mobilitet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595470">
              <w:rPr>
                <w:rFonts w:ascii="Calibri" w:hAnsi="Calibri" w:cs="Calibri"/>
                <w:sz w:val="18"/>
                <w:szCs w:val="18"/>
              </w:rPr>
              <w:t>10001219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595470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 stand til å mobilisere seg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595470">
              <w:rPr>
                <w:rFonts w:ascii="Calibri" w:hAnsi="Calibri" w:cs="Calibri"/>
                <w:sz w:val="18"/>
                <w:szCs w:val="18"/>
              </w:rPr>
              <w:t>10028461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595470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mobilitetsevne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Francis&lt;/Author&gt;&lt;Year&gt;2019&lt;/Year&gt;&lt;RecNum&gt;57&lt;/RecNum&gt;&lt;DisplayText&gt;(1, 5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Cite&gt;&lt;Year&gt;2018&lt;/Year&gt;&lt;RecNum&gt;55&lt;/RecNum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, 5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595470">
              <w:rPr>
                <w:rFonts w:ascii="Calibri" w:hAnsi="Calibri" w:cs="Calibri"/>
                <w:sz w:val="18"/>
                <w:szCs w:val="18"/>
              </w:rPr>
              <w:t>10030527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595470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Fremme fysisk mobilitet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Author&gt;Francis&lt;/Author&gt;&lt;Year&gt;2019&lt;/Year&gt;&lt;RecNum&gt;57&lt;/RecNum&gt;&lt;DisplayText&gt;(1, 5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Cite&gt;&lt;Year&gt;2018&lt;/Year&gt;&lt;RecNum&gt;55&lt;/RecNum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,5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595470">
              <w:rPr>
                <w:rFonts w:ascii="Calibri" w:hAnsi="Calibri" w:cs="Calibri"/>
                <w:sz w:val="18"/>
                <w:szCs w:val="18"/>
              </w:rPr>
              <w:t>10037379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5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0A6EF1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Obstipasjon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0A6EF1">
              <w:rPr>
                <w:rFonts w:ascii="Calibri" w:hAnsi="Calibri" w:cs="Calibri"/>
                <w:sz w:val="18"/>
                <w:szCs w:val="18"/>
              </w:rPr>
              <w:t>10000567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0A6EF1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Normal avføring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0A6EF1">
              <w:rPr>
                <w:rFonts w:ascii="Calibri" w:hAnsi="Calibri" w:cs="Calibri"/>
                <w:sz w:val="18"/>
                <w:szCs w:val="18"/>
              </w:rPr>
              <w:t>10047250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</w:rPr>
              <w:t>Vurdere avføring</w:t>
            </w:r>
            <w:r>
              <w:rPr>
                <w:rFonts w:ascii="Calibri" w:hAnsi="Calibri" w:cs="Calibri"/>
                <w:b/>
                <w:bCs/>
                <w:color w:val="000000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instrText xml:space="preserve"> ADDIN EN.CITE &lt;EndNote&gt;&lt;Cite&gt;&lt;Year&gt;2016&lt;/Year&gt;&lt;RecNum&gt;56&lt;/RecNum&gt;&lt;DisplayText&gt;(4, 5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Cite&gt;&lt;Year&gt;2018&lt;/Year&gt;&lt;RecNum&gt;55&lt;/RecNum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/>
                <w:sz w:val="18"/>
              </w:rPr>
              <w:t>(4, 5)</w:t>
            </w:r>
            <w:r w:rsidRPr="00251856">
              <w:rPr>
                <w:rFonts w:ascii="Calibri" w:hAnsi="Calibri" w:cs="Calibri"/>
                <w:bCs/>
                <w:color w:val="000000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  <w:r w:rsidRPr="00DD31EE">
              <w:rPr>
                <w:rFonts w:ascii="Calibri" w:hAnsi="Calibri" w:cs="Calibri"/>
                <w:color w:val="000000"/>
                <w:sz w:val="18"/>
              </w:rPr>
              <w:t>10050172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0A6EF1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Behandle obstipasjon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5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0A6EF1">
              <w:rPr>
                <w:rFonts w:ascii="Calibri" w:hAnsi="Calibri" w:cs="Calibri"/>
                <w:sz w:val="18"/>
                <w:szCs w:val="18"/>
              </w:rPr>
              <w:t>10044729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0A6EF1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0A6EF1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Forebygge obstipasjon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Year&gt;2018&lt;/Year&gt;&lt;RecNum&gt;55&lt;/RecNum&gt;&lt;DisplayText&gt;(5)&lt;/DisplayText&gt;&lt;record&gt;&lt;rec-number&gt;55&lt;/rec-number&gt;&lt;foreign-keys&gt;&lt;key app="EN" db-id="2xdvete05559wmetadq520z95559w2xsx2td" timestamp="1613463864"&gt;55&lt;/key&gt;&lt;/foreign-keys&gt;&lt;ref-type name="Web Page"&gt;12&lt;/ref-type&gt;&lt;contributors&gt;&lt;/contributors&gt;&lt;titles&gt;&lt;title&gt;Delirium - ikke-farmakologisk forebygging og identifisering av delirium hos intensivpasienter&lt;/title&gt;&lt;/titles&gt;&lt;dates&gt;&lt;year&gt;2018&lt;/year&gt;&lt;/dates&gt;&lt;pub-location&gt;Helsebiblioteket.no&lt;/pub-location&gt;&lt;work-type&gt;Fagprosedyre&lt;/work-type&gt;&lt;urls&gt;&lt;related-urls&gt;&lt;url&gt;https://www.helsebiblioteket.no/fagprosedyrer/ferdige/delirium-ikke-farmakologisk-forebygging-og-identifisering-av-delirium-hos-intensivpasienter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5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0A6EF1">
              <w:rPr>
                <w:rFonts w:ascii="Calibri" w:hAnsi="Calibri" w:cs="Calibri"/>
                <w:sz w:val="18"/>
                <w:szCs w:val="18"/>
              </w:rPr>
              <w:t>10046454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A6EF1" w:rsidRDefault="0016782F" w:rsidP="007004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hyperlink r:id="rId8" w:history="1">
              <w:r w:rsidR="007004C1" w:rsidRPr="000A6EF1">
                <w:rPr>
                  <w:rStyle w:val="Hyperkobling"/>
                  <w:rFonts w:ascii="Calibri" w:hAnsi="Calibri" w:cs="Calibri"/>
                  <w:sz w:val="18"/>
                  <w:szCs w:val="18"/>
                </w:rPr>
                <w:t>VAR: Forebygging og behandling av obstipasjon</w:t>
              </w:r>
            </w:hyperlink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5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Problem med å utføre eliminasjon uten hjelp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0994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 stand til å foreta toalettbesøk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314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Assistere ved toalettbesøk</w:t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23531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/>
                <w:sz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7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Manglende evne til  å ivareta personlig hygiene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0987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 stand til å utføre personlig hygiene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8708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Hjelp til egenomsorg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35763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>Fremme egenomsorg</w:t>
            </w:r>
            <w:r>
              <w:rPr>
                <w:rFonts w:ascii="Calibri" w:hAnsi="Calibri" w:cs="Calibri"/>
                <w:b/>
                <w:bCs/>
                <w:color w:val="000000" w:themeColor="text1"/>
                <w:sz w:val="18"/>
              </w:rPr>
              <w:t xml:space="preserve"> 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begin"/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instrText xml:space="preserve"> ADDIN EN.CITE &lt;EndNote&gt;&lt;Cite&gt;&lt;Author&gt;Francis&lt;/Author&gt;&lt;Year&gt;2019&lt;/Year&gt;&lt;RecNum&gt;57&lt;/RecNum&gt;&lt;DisplayText&gt;(1)&lt;/DisplayText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separate"/>
            </w:r>
            <w:r w:rsidRPr="00251856">
              <w:rPr>
                <w:rFonts w:ascii="Calibri" w:hAnsi="Calibri" w:cs="Calibri"/>
                <w:bCs/>
                <w:noProof/>
                <w:color w:val="000000" w:themeColor="text1"/>
                <w:sz w:val="18"/>
              </w:rPr>
              <w:t>(1)</w:t>
            </w:r>
            <w:r w:rsidRPr="00251856">
              <w:rPr>
                <w:rFonts w:ascii="Calibri" w:hAnsi="Calibri" w:cs="Calibri"/>
                <w:bCs/>
                <w:color w:val="000000" w:themeColor="text1"/>
                <w:sz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04387A" w:rsidRDefault="007004C1" w:rsidP="007004C1">
            <w:pPr>
              <w:jc w:val="center"/>
              <w:rPr>
                <w:rFonts w:ascii="Calibri" w:hAnsi="Calibri" w:cs="Calibri"/>
                <w:color w:val="000000" w:themeColor="text1"/>
                <w:sz w:val="18"/>
              </w:rPr>
            </w:pPr>
            <w:r w:rsidRPr="0004387A">
              <w:rPr>
                <w:rFonts w:ascii="Calibri" w:hAnsi="Calibri" w:cs="Calibri"/>
                <w:color w:val="000000" w:themeColor="text1"/>
                <w:sz w:val="18"/>
              </w:rPr>
              <w:t>10026347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A357B3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Fremme hygiene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A357B3">
              <w:rPr>
                <w:rFonts w:ascii="Calibri" w:hAnsi="Calibri" w:cs="Calibri"/>
                <w:sz w:val="18"/>
                <w:szCs w:val="18"/>
              </w:rPr>
              <w:t>10032477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8</w:t>
            </w: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Akutt smerter</w:t>
            </w: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0454</w:t>
            </w: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smerte</w:t>
            </w: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9008</w:t>
            </w: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23201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smerter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Year&gt;2016&lt;/Year&gt;&lt;RecNum&gt;56&lt;/RecNum&gt;&lt;DisplayText&gt;(1, 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Cite&gt;&lt;Author&gt;Francis&lt;/Author&gt;&lt;Year&gt;2019&lt;/Year&gt;&lt;RecNum&gt;57&lt;/RecNum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,4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23201">
              <w:rPr>
                <w:rFonts w:ascii="Calibri" w:hAnsi="Calibri" w:cs="Calibri"/>
                <w:sz w:val="18"/>
                <w:szCs w:val="18"/>
              </w:rPr>
              <w:t>10026119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23201" w:rsidRDefault="007004C1" w:rsidP="007004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Se NVP: Smerte - akutt</w:t>
            </w: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D9D9D9" w:themeFill="background1" w:themeFillShade="D9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8</w:t>
            </w: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  <w:t>Langvarig smerte</w:t>
            </w: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00546</w:t>
            </w: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D31EE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Ingen smerte</w:t>
            </w: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D31EE">
              <w:rPr>
                <w:rFonts w:ascii="Calibri" w:hAnsi="Calibri" w:cs="Calibri"/>
                <w:sz w:val="18"/>
                <w:szCs w:val="18"/>
              </w:rPr>
              <w:t>10029008</w:t>
            </w: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  <w:r w:rsidRPr="00D23201"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>Vurdere smerter</w:t>
            </w:r>
            <w:r>
              <w:rPr>
                <w:rFonts w:ascii="Calibri" w:hAnsi="Calibri" w:cs="Calibri"/>
                <w:b/>
                <w:color w:val="000000"/>
                <w:sz w:val="18"/>
                <w:szCs w:val="18"/>
              </w:rPr>
              <w:t xml:space="preserve"> 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begin"/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instrText xml:space="preserve"> ADDIN EN.CITE &lt;EndNote&gt;&lt;Cite&gt;&lt;Year&gt;2016&lt;/Year&gt;&lt;RecNum&gt;56&lt;/RecNum&gt;&lt;DisplayText&gt;(1, 4)&lt;/DisplayText&gt;&lt;record&gt;&lt;rec-number&gt;56&lt;/rec-number&gt;&lt;foreign-keys&gt;&lt;key app="EN" db-id="2xdvete05559wmetadq520z95559w2xsx2td" timestamp="1613464544"&gt;56&lt;/key&gt;&lt;/foreign-keys&gt;&lt;ref-type name="Web Page"&gt;12&lt;/ref-type&gt;&lt;contributors&gt;&lt;/contributors&gt;&lt;titles&gt;&lt;title&gt;Delirium – forebygging, diagnostikk og behandling&lt;/title&gt;&lt;/titles&gt;&lt;dates&gt;&lt;year&gt;2016&lt;/year&gt;&lt;/dates&gt;&lt;publisher&gt;helsebiblioteket.no&lt;/publisher&gt;&lt;work-type&gt;fagprosedyre&lt;/work-type&gt;&lt;urls&gt;&lt;related-urls&gt;&lt;url&gt;https://www.helsebiblioteket.no/fagprosedyrer/ferdige/delirium-diagnostikk-og-behandling&lt;/url&gt;&lt;/related-urls&gt;&lt;/urls&gt;&lt;custom1&gt;2021&lt;/custom1&gt;&lt;custom2&gt;16. feb.&lt;/custom2&gt;&lt;/record&gt;&lt;/Cite&gt;&lt;Cite&gt;&lt;Author&gt;Francis&lt;/Author&gt;&lt;Year&gt;2019&lt;/Year&gt;&lt;RecNum&gt;57&lt;/RecNum&gt;&lt;record&gt;&lt;rec-number&gt;57&lt;/rec-number&gt;&lt;foreign-keys&gt;&lt;key app="EN" db-id="2xdvete05559wmetadq520z95559w2xsx2td" timestamp="1613465028"&gt;57&lt;/key&gt;&lt;/foreign-keys&gt;&lt;ref-type name="Web Page"&gt;12&lt;/ref-type&gt;&lt;contributors&gt;&lt;authors&gt;&lt;author&gt;Joseph Francis&lt;/author&gt;&lt;/authors&gt;&lt;/contributors&gt;&lt;titles&gt;&lt;title&gt;Delirium and acute confusional states: Prevention, treatment, and prognosis&lt;/title&gt;&lt;/titles&gt;&lt;dates&gt;&lt;year&gt;2019&lt;/year&gt;&lt;/dates&gt;&lt;pub-location&gt;UpToDate&lt;/pub-location&gt;&lt;urls&gt;&lt;related-urls&gt;&lt;url&gt;https://www.uptodate.com/contents/delirium-and-acute-confusional-states-prevention-treatment-and-prognosis?search=delirium&amp;amp;source=search_result&amp;amp;selectedTitle=2~150&amp;amp;usage_type=default&amp;amp;display_rank=2&lt;/url&gt;&lt;/related-urls&gt;&lt;/urls&gt;&lt;custom1&gt;2021&lt;/custom1&gt;&lt;custom2&gt;16. feb.&lt;/custom2&gt;&lt;/record&gt;&lt;/Cite&gt;&lt;/EndNote&gt;</w:instrTex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separate"/>
            </w:r>
            <w:r w:rsidRPr="00251856">
              <w:rPr>
                <w:rFonts w:ascii="Calibri" w:hAnsi="Calibri" w:cs="Calibri"/>
                <w:noProof/>
                <w:color w:val="000000"/>
                <w:sz w:val="18"/>
                <w:szCs w:val="18"/>
              </w:rPr>
              <w:t>(1,4)</w:t>
            </w:r>
            <w:r w:rsidRPr="00251856">
              <w:rPr>
                <w:rFonts w:ascii="Calibri" w:hAnsi="Calibri" w:cs="Calibri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  <w:r w:rsidRPr="00D23201">
              <w:rPr>
                <w:rFonts w:ascii="Calibri" w:hAnsi="Calibri" w:cs="Calibri"/>
                <w:sz w:val="18"/>
                <w:szCs w:val="18"/>
              </w:rPr>
              <w:t>10026119</w:t>
            </w: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23201" w:rsidRDefault="007004C1" w:rsidP="007004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Se NVP: Smerte - kronisk</w:t>
            </w: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  <w:tr w:rsidR="007004C1" w:rsidRPr="00DD31EE" w:rsidTr="007004C1">
        <w:tc>
          <w:tcPr>
            <w:tcW w:w="2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10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523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1128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32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  <w:tc>
          <w:tcPr>
            <w:tcW w:w="937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rPr>
                <w:rFonts w:ascii="Calibri" w:hAnsi="Calibri" w:cs="Calibri"/>
                <w:b/>
                <w:color w:val="000000"/>
                <w:sz w:val="18"/>
                <w:szCs w:val="18"/>
              </w:rPr>
            </w:pPr>
          </w:p>
        </w:tc>
        <w:tc>
          <w:tcPr>
            <w:tcW w:w="544" w:type="pct"/>
            <w:shd w:val="clear" w:color="auto" w:fill="F2F2F2" w:themeFill="background1" w:themeFillShade="F2"/>
            <w:vAlign w:val="bottom"/>
          </w:tcPr>
          <w:p w:rsidR="007004C1" w:rsidRPr="00DD31EE" w:rsidRDefault="007004C1" w:rsidP="007004C1">
            <w:pPr>
              <w:jc w:val="center"/>
              <w:rPr>
                <w:rFonts w:ascii="Calibri" w:hAnsi="Calibri" w:cs="Calibri"/>
                <w:sz w:val="18"/>
                <w:szCs w:val="18"/>
              </w:rPr>
            </w:pPr>
          </w:p>
        </w:tc>
      </w:tr>
    </w:tbl>
    <w:p w:rsidR="00E816D2" w:rsidRDefault="00E816D2">
      <w:pPr>
        <w:rPr>
          <w:rFonts w:ascii="Calibri" w:hAnsi="Calibri" w:cs="Calibri"/>
          <w:sz w:val="18"/>
          <w:szCs w:val="18"/>
        </w:rPr>
      </w:pPr>
    </w:p>
    <w:p w:rsidR="00E816D2" w:rsidRPr="00FE659D" w:rsidRDefault="00E816D2">
      <w:pPr>
        <w:rPr>
          <w:rFonts w:ascii="Calibri" w:eastAsia="Times New Roman" w:hAnsi="Calibri" w:cs="Times New Roman"/>
          <w:b/>
          <w:bCs/>
          <w:lang w:val="en-US"/>
        </w:rPr>
      </w:pPr>
      <w:r w:rsidRPr="00FE659D">
        <w:rPr>
          <w:rFonts w:ascii="Calibri" w:eastAsia="Times New Roman" w:hAnsi="Calibri" w:cs="Times New Roman"/>
          <w:b/>
          <w:bCs/>
          <w:lang w:val="en-US"/>
        </w:rPr>
        <w:t>Referanser</w:t>
      </w:r>
    </w:p>
    <w:p w:rsidR="00FE659D" w:rsidRPr="00FE659D" w:rsidRDefault="00FE659D" w:rsidP="00FD7926">
      <w:pPr>
        <w:pStyle w:val="Listeavsnitt"/>
        <w:numPr>
          <w:ilvl w:val="0"/>
          <w:numId w:val="2"/>
        </w:numPr>
        <w:spacing w:after="0" w:line="240" w:lineRule="auto"/>
        <w:rPr>
          <w:rFonts w:ascii="Calibri" w:hAnsi="Calibri"/>
          <w:bCs/>
          <w:iCs/>
          <w:color w:val="000000"/>
          <w:sz w:val="18"/>
          <w:lang w:val="en-US"/>
        </w:rPr>
      </w:pPr>
      <w:r w:rsidRPr="00FE659D">
        <w:rPr>
          <w:sz w:val="20"/>
          <w:lang w:val="en-US"/>
        </w:rPr>
        <w:t xml:space="preserve">Francis J. Delirium and acute confusional states: Prevention, treatment, and prognosis UpToDate2019 [cited 2021 16. feb.]. Available from: </w:t>
      </w:r>
      <w:hyperlink r:id="rId9" w:history="1">
        <w:r w:rsidR="00FD7926" w:rsidRPr="002A2ABE">
          <w:rPr>
            <w:rStyle w:val="Hyperkobling"/>
            <w:sz w:val="20"/>
            <w:lang w:val="en-US"/>
          </w:rPr>
          <w:t>https://www.uptodate.com/contents/4823</w:t>
        </w:r>
      </w:hyperlink>
      <w:r w:rsidR="00FD7926">
        <w:rPr>
          <w:sz w:val="20"/>
          <w:lang w:val="en-US"/>
        </w:rPr>
        <w:t xml:space="preserve">. </w:t>
      </w:r>
    </w:p>
    <w:p w:rsidR="00FE659D" w:rsidRPr="00FE659D" w:rsidRDefault="00FE659D" w:rsidP="00FE659D">
      <w:pPr>
        <w:pStyle w:val="Listeavsnitt"/>
        <w:numPr>
          <w:ilvl w:val="0"/>
          <w:numId w:val="2"/>
        </w:numPr>
        <w:spacing w:after="0" w:line="240" w:lineRule="auto"/>
        <w:rPr>
          <w:rFonts w:ascii="Calibri" w:hAnsi="Calibri"/>
          <w:bCs/>
          <w:iCs/>
          <w:color w:val="000000"/>
          <w:sz w:val="18"/>
          <w:lang w:val="en-US"/>
        </w:rPr>
      </w:pPr>
      <w:r w:rsidRPr="00FE659D">
        <w:rPr>
          <w:sz w:val="20"/>
          <w:lang w:val="en-US"/>
        </w:rPr>
        <w:t xml:space="preserve">Pisani M. Assessment of delirium BMJ2020 [cited 2021 16. feb.]. Available from: </w:t>
      </w:r>
      <w:hyperlink r:id="rId10" w:history="1">
        <w:r w:rsidRPr="00FE659D">
          <w:rPr>
            <w:rStyle w:val="Hyperkobling"/>
            <w:sz w:val="20"/>
            <w:lang w:val="en-US"/>
          </w:rPr>
          <w:t>https://bestpractice.bmj.com/topics/en-gb/241</w:t>
        </w:r>
      </w:hyperlink>
      <w:r w:rsidRPr="00FE659D">
        <w:rPr>
          <w:sz w:val="20"/>
          <w:lang w:val="en-US"/>
        </w:rPr>
        <w:t>.</w:t>
      </w:r>
    </w:p>
    <w:p w:rsidR="00FE659D" w:rsidRPr="00FE659D" w:rsidRDefault="00FE659D" w:rsidP="00FE659D">
      <w:pPr>
        <w:pStyle w:val="Listeavsnitt"/>
        <w:numPr>
          <w:ilvl w:val="0"/>
          <w:numId w:val="2"/>
        </w:numPr>
        <w:spacing w:after="0" w:line="240" w:lineRule="auto"/>
        <w:rPr>
          <w:rFonts w:ascii="Calibri" w:hAnsi="Calibri"/>
          <w:bCs/>
          <w:iCs/>
          <w:color w:val="000000"/>
          <w:sz w:val="18"/>
          <w:lang w:val="en-US"/>
        </w:rPr>
      </w:pPr>
      <w:r w:rsidRPr="00FE659D">
        <w:rPr>
          <w:sz w:val="20"/>
          <w:lang w:val="en-US"/>
        </w:rPr>
        <w:t xml:space="preserve">Schub TB. Delirium: an Overview Ipswich, Massachusetts: EBSCO Publishing; 2018 [Available from: </w:t>
      </w:r>
      <w:hyperlink r:id="rId11" w:history="1">
        <w:r w:rsidRPr="00FE659D">
          <w:rPr>
            <w:rStyle w:val="Hyperkobling"/>
            <w:sz w:val="20"/>
            <w:lang w:val="en-US"/>
          </w:rPr>
          <w:t>https://search.ebscohost.com/login.aspx?direct=true&amp;db=nup&amp;AN=T704550&amp;site=nup-live&amp;scope=site</w:t>
        </w:r>
      </w:hyperlink>
      <w:r w:rsidRPr="00FE659D">
        <w:rPr>
          <w:sz w:val="20"/>
          <w:lang w:val="en-US"/>
        </w:rPr>
        <w:t>.</w:t>
      </w:r>
    </w:p>
    <w:p w:rsidR="00FE659D" w:rsidRPr="00FE659D" w:rsidRDefault="00FE659D" w:rsidP="00FE659D">
      <w:pPr>
        <w:pStyle w:val="EndNoteBibliography"/>
        <w:numPr>
          <w:ilvl w:val="0"/>
          <w:numId w:val="2"/>
        </w:numPr>
        <w:spacing w:after="0"/>
        <w:rPr>
          <w:sz w:val="20"/>
        </w:rPr>
      </w:pPr>
      <w:r w:rsidRPr="00FE659D">
        <w:rPr>
          <w:sz w:val="20"/>
          <w:lang w:val="nb-NO"/>
        </w:rPr>
        <w:t xml:space="preserve">Delirium – forebygging, diagnostikk og behandling [fagprosedyre]. helsebiblioteket.no; 2016 [cited 2021 16. feb.]. </w:t>
      </w:r>
      <w:r w:rsidRPr="00FE659D">
        <w:rPr>
          <w:sz w:val="20"/>
        </w:rPr>
        <w:t xml:space="preserve">Available from: </w:t>
      </w:r>
      <w:hyperlink r:id="rId12" w:history="1">
        <w:r w:rsidRPr="00FE659D">
          <w:rPr>
            <w:rStyle w:val="Hyperkobling"/>
            <w:sz w:val="20"/>
          </w:rPr>
          <w:t>https://www.helsebiblioteket.no/fagprosedyrer/ferdige/delirium-diagnostikk-og-behandling</w:t>
        </w:r>
      </w:hyperlink>
      <w:r w:rsidRPr="00FE659D">
        <w:rPr>
          <w:sz w:val="20"/>
        </w:rPr>
        <w:t>.</w:t>
      </w:r>
    </w:p>
    <w:p w:rsidR="00FE659D" w:rsidRPr="00FE659D" w:rsidRDefault="00FE659D" w:rsidP="00FE659D">
      <w:pPr>
        <w:pStyle w:val="Listeavsnitt"/>
        <w:numPr>
          <w:ilvl w:val="0"/>
          <w:numId w:val="2"/>
        </w:numPr>
        <w:spacing w:after="0" w:line="240" w:lineRule="auto"/>
        <w:rPr>
          <w:rFonts w:ascii="Calibri" w:hAnsi="Calibri"/>
          <w:bCs/>
          <w:iCs/>
          <w:color w:val="000000"/>
          <w:sz w:val="18"/>
          <w:lang w:val="en-US"/>
        </w:rPr>
      </w:pPr>
      <w:r w:rsidRPr="00FE659D">
        <w:rPr>
          <w:sz w:val="20"/>
        </w:rPr>
        <w:t xml:space="preserve">Delirium - ikke-farmakologisk forebygging og identifisering av delirium hos intensivpasienter [Fagprosedyre]. </w:t>
      </w:r>
      <w:r w:rsidRPr="00FE659D">
        <w:rPr>
          <w:sz w:val="20"/>
          <w:lang w:val="en-US"/>
        </w:rPr>
        <w:t xml:space="preserve">Helsebiblioteket.no2018 [cited 2021 16. feb.]. Available from: </w:t>
      </w:r>
      <w:hyperlink r:id="rId13" w:history="1">
        <w:r w:rsidRPr="00FE659D">
          <w:rPr>
            <w:rStyle w:val="Hyperkobling"/>
            <w:sz w:val="20"/>
            <w:lang w:val="en-US"/>
          </w:rPr>
          <w:t>https://www.helsebiblioteket.no/fagprosedyrer/ferdige/delirium-ikke-farmakologisk-forebygging-og-identifisering-av-delirium-hos-intensivpasienter</w:t>
        </w:r>
      </w:hyperlink>
      <w:r w:rsidRPr="00FE659D">
        <w:rPr>
          <w:sz w:val="20"/>
          <w:lang w:val="en-US"/>
        </w:rPr>
        <w:t>.</w:t>
      </w:r>
    </w:p>
    <w:p w:rsidR="00FE659D" w:rsidRDefault="00FE659D">
      <w:pPr>
        <w:rPr>
          <w:rFonts w:ascii="Calibri" w:hAnsi="Calibri" w:cs="Calibri"/>
          <w:sz w:val="18"/>
          <w:szCs w:val="18"/>
          <w:lang w:val="en-US"/>
        </w:rPr>
      </w:pPr>
      <w:r>
        <w:rPr>
          <w:rFonts w:ascii="Calibri" w:hAnsi="Calibri" w:cs="Calibri"/>
          <w:sz w:val="18"/>
          <w:szCs w:val="18"/>
          <w:lang w:val="en-US"/>
        </w:rPr>
        <w:br w:type="page"/>
      </w:r>
    </w:p>
    <w:p w:rsidR="00AA5495" w:rsidRPr="00FE659D" w:rsidRDefault="00AA5495">
      <w:pPr>
        <w:rPr>
          <w:rFonts w:ascii="Calibri" w:hAnsi="Calibri" w:cs="Calibri"/>
          <w:sz w:val="18"/>
          <w:szCs w:val="18"/>
          <w:lang w:val="en-US"/>
        </w:rPr>
      </w:pPr>
    </w:p>
    <w:p w:rsidR="00AA5495" w:rsidRDefault="00AA5495">
      <w:pPr>
        <w:rPr>
          <w:rFonts w:ascii="Calibri" w:eastAsia="Times New Roman" w:hAnsi="Calibri" w:cs="Times New Roman"/>
          <w:b/>
          <w:bCs/>
        </w:rPr>
      </w:pPr>
      <w:r>
        <w:rPr>
          <w:rFonts w:ascii="Calibri" w:eastAsia="Times New Roman" w:hAnsi="Calibri" w:cs="Times New Roman"/>
          <w:b/>
          <w:bCs/>
        </w:rPr>
        <w:t>Metoderappor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561"/>
        <w:gridCol w:w="8501"/>
      </w:tblGrid>
      <w:tr w:rsidR="00B37314" w:rsidRPr="00AA5495" w:rsidTr="007F5215">
        <w:tc>
          <w:tcPr>
            <w:tcW w:w="5000" w:type="pct"/>
            <w:gridSpan w:val="2"/>
            <w:shd w:val="clear" w:color="auto" w:fill="EAF1DD"/>
            <w:vAlign w:val="center"/>
          </w:tcPr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AVGRENSNING OG FORMÅL</w:t>
            </w: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1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Overordnede mål for VP:</w:t>
            </w:r>
            <w:r w:rsidRPr="00AA5495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: Raskest mulig reversjon av akutt forvirringstilstand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, samt at pasienten ikke pådrar seg skade som følge av sin forvirringstilstand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.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AT forvirringstilstanden reverseres raskest mulig, samt at pasienten ikke pådrar seg skade som følge av sin forvirringstilstand.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Det ble søkt på delirium, akutt forvirring, confusion</w:t>
            </w:r>
          </w:p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2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Hvem gjelder VP for (populasjon, pasient):</w:t>
            </w:r>
            <w:r w:rsidRPr="00AA5495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: Voksne pasienter med akutt forvirringstilstand.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Personer med demens, pasienter ved utført kirurgisk og intensiv avd., pasienter som bruker multiple legemidler som påvirker CNS, alvorlig sykdom, nedsatt syn/hørsel, friske eldre, mennesker med nedsatt almenntilstand, eldre (høy alder), pasienter med søvnmangel.</w:t>
            </w:r>
          </w:p>
          <w:p w:rsidR="00B37314" w:rsidRPr="00AA5495" w:rsidRDefault="00B37314" w:rsidP="007F5215">
            <w:pPr>
              <w:spacing w:after="0" w:line="240" w:lineRule="auto"/>
              <w:ind w:firstLine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3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Navn, tittel og arbeidssted på medlemmer av arbeidsgruppen som har utarbeidet VP-en</w:t>
            </w:r>
            <w:r w:rsidRPr="00AA5495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: 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: Oppda</w:t>
            </w:r>
            <w:bookmarkStart w:id="0" w:name="_GoBack"/>
            <w:bookmarkEnd w:id="0"/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tert kunnskapsgrunnlag av Annika Brandal SSHF, innleie HSØ, Line Stad Støverud SIHF og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idsel R. Børmark HSØ RHF.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19: Overført til ICNP av arbeidsgruppe i prosjekt ICNP i EPJ: Trine Lando SØHF, Heidi Ness Johnsen AHUS, Ellen Alvin Lovisenberg og Tove Anni Henneseid Betanien.</w:t>
            </w:r>
          </w:p>
          <w:p w:rsidR="00B37314" w:rsidRPr="00FD7926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color w:val="FF0000"/>
                <w:sz w:val="20"/>
                <w:szCs w:val="20"/>
                <w:lang w:eastAsia="nb-NO"/>
              </w:rPr>
            </w:pP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Utarbeidet av spesialsykepleier Hilde Gunn Kristian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sen og Lars Yngve Kvangarsnes.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H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øring til overlege Carmen Oelze SØHF.</w:t>
            </w:r>
          </w:p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c>
          <w:tcPr>
            <w:tcW w:w="5000" w:type="pct"/>
            <w:gridSpan w:val="2"/>
            <w:shd w:val="clear" w:color="auto" w:fill="EAF1DD"/>
            <w:vAlign w:val="center"/>
          </w:tcPr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INVOLVERING AV INTERESSENTER</w:t>
            </w: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4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 xml:space="preserve">Synspunkter og preferanser fra </w:t>
            </w:r>
            <w:r w:rsidRPr="00AA5495">
              <w:rPr>
                <w:rFonts w:ascii="Calibri" w:eastAsia="Times New Roman" w:hAnsi="Calibri" w:cs="Times New Roman"/>
                <w:b/>
                <w:bCs/>
                <w:iCs/>
                <w:sz w:val="20"/>
                <w:szCs w:val="20"/>
                <w:lang w:eastAsia="nb-NO"/>
              </w:rPr>
              <w:t xml:space="preserve">målgruppen som VP-en gjelder for: </w:t>
            </w:r>
            <w:r w:rsidRPr="00AA5495">
              <w:rPr>
                <w:rFonts w:ascii="Calibri" w:eastAsia="Times New Roman" w:hAnsi="Calibri" w:cs="Times New Roman"/>
                <w:bCs/>
                <w:iCs/>
                <w:sz w:val="20"/>
                <w:szCs w:val="20"/>
                <w:lang w:eastAsia="nb-NO"/>
              </w:rPr>
              <w:t xml:space="preserve">  </w:t>
            </w:r>
          </w:p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c>
          <w:tcPr>
            <w:tcW w:w="5000" w:type="pct"/>
            <w:gridSpan w:val="2"/>
            <w:shd w:val="clear" w:color="auto" w:fill="EAF1DD"/>
            <w:vAlign w:val="center"/>
          </w:tcPr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METODISK NØYAKTIGHET</w:t>
            </w: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5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Systematiske metoder ble benyttet for å søke etter kunnskapsgrunnlaget</w:t>
            </w:r>
            <w:r w:rsidRPr="00AA5495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: </w:t>
            </w:r>
          </w:p>
          <w:p w:rsidR="00B37314" w:rsidRDefault="00B37314" w:rsidP="00B37314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21: Bibliotekar i </w:t>
            </w:r>
            <w:r w:rsidRPr="00642473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ykehuset Innlandet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har gjennomført søket. Søket er gjennomført med utgangspunkt i kunnskapspyramiden.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:rsidR="00B37314" w:rsidRPr="002125A9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I samarbeid med fagbiblioteket i SØ ble det søkt i databasene UpToDate, Swemed og Oria.</w:t>
            </w:r>
          </w:p>
          <w:p w:rsidR="00B37314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Søkeord som ble brukt var delirium, akutt forvirring og confusion.</w:t>
            </w:r>
          </w:p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6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Kriterier for utvelgelse av kunnskapsgrunnlaget er</w:t>
            </w:r>
            <w:r w:rsidRPr="00AA5495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: </w:t>
            </w:r>
          </w:p>
          <w:p w:rsidR="00B37314" w:rsidRDefault="00B37314" w:rsidP="00B37314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2021: Det er valgt ut fra nyeste oppdatert forskning i toppen av kunnskapspyramiden.</w:t>
            </w:r>
          </w:p>
          <w:p w:rsidR="00B37314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:rsidR="00B37314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Ikke søkt på barn eller prevention (forebygging)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.</w:t>
            </w:r>
          </w:p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7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Det fremgår tydelig hvordan anbefalingene henger sammen med kunnskapsgrunnlaget:</w:t>
            </w:r>
            <w:r w:rsidRPr="00AA5495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 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21: Referanser bak intervensjoner i planen. </w:t>
            </w: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Fremkommer i referanseliste/litteraturliste/Nanda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.</w:t>
            </w:r>
          </w:p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8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Styrker og svakheter ved kunnskapsgrunnlaget:</w:t>
            </w:r>
          </w:p>
          <w:p w:rsidR="00B37314" w:rsidRDefault="00B37314" w:rsidP="00B37314">
            <w:pPr>
              <w:spacing w:after="0" w:line="240" w:lineRule="auto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Vanskelig å begrense søk for man ønsker å finne standardisert behandling og tiltak. Området </w:t>
            </w:r>
            <w:r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>forvirring er omfa</w:t>
            </w:r>
            <w:r w:rsidRPr="002125A9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>ttende og kan ha flere årsaker.</w:t>
            </w:r>
          </w:p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9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VP er blitt vurdert internt/eksternt av relevante fagressurser (tittel, navn, arbeidssted)</w:t>
            </w:r>
            <w:r w:rsidRPr="00AA5495">
              <w:rPr>
                <w:rFonts w:ascii="Calibri" w:eastAsia="Times New Roman" w:hAnsi="Calibri" w:cs="Times New Roman"/>
                <w:bCs/>
                <w:sz w:val="20"/>
                <w:szCs w:val="20"/>
                <w:lang w:eastAsia="nb-NO"/>
              </w:rPr>
              <w:t xml:space="preserve">:  </w:t>
            </w:r>
          </w:p>
          <w:p w:rsidR="00B47420" w:rsidRDefault="00B47420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21 vurdert av arbeidsgruppe i Helseplattformen: </w:t>
            </w:r>
          </w:p>
          <w:p w:rsidR="00B47420" w:rsidRDefault="00B47420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Kommentar: </w:t>
            </w:r>
            <w:r w:rsidRPr="00B47420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Ønsker at intervensjonen vurdere hørsel skal inkluderes som intervensjon under "endret sanseinntrykk"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. Denne er lagt til i planen. </w:t>
            </w:r>
          </w:p>
          <w:p w:rsidR="00B47420" w:rsidRDefault="00B47420" w:rsidP="00B47420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Vurdere ved neste oppdatering av planen: </w:t>
            </w:r>
          </w:p>
          <w:p w:rsidR="00B47420" w:rsidRPr="00B47420" w:rsidRDefault="00B47420" w:rsidP="00B47420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B47420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Endret sanseinntrykk - Hva med persepsjonsforstyrrelser? Det er ikke tatt høyde for her. En pasient kan være forvirret pga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.</w:t>
            </w:r>
            <w:r w:rsidRPr="00B47420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 fysisk syns/hørselshemninger, men også relatert til kognitive persepsjonsforstyrrelser. Dette bør man ta høyde for i denne plane. Vi tenker at persepsjonsforstyrrelser kan være eget problem i planen</w:t>
            </w:r>
          </w:p>
          <w:p w:rsidR="00B47420" w:rsidRDefault="00B47420" w:rsidP="00B47420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B47420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Ønske om endring til fra "Manglende evne til å ivareta personlig hygiene" til "Manglende evne til å ivareta egenomsorg"</w:t>
            </w:r>
          </w:p>
          <w:p w:rsidR="00B47420" w:rsidRDefault="00B47420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  <w:p w:rsidR="00B37314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2014: </w:t>
            </w:r>
            <w:r w:rsidRPr="002125A9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>Planen er godkjent av avdelingssjef ved psykiatrisk intermediæravdeling og voksenhabilitering i sykehuset Østfold. Den har vært i bruk i fagmiljøet i SØ i år før den publiseres regionalt. Den er også brukt regionalt tidligere og dette er en revidering av tidligere plan. Den er også gjennomgått tidligere i regional samarbeidsgruppe for VBP, det ble da ikke gjort endringer av faglig karakter.</w:t>
            </w:r>
          </w:p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  <w:tr w:rsidR="00B37314" w:rsidRPr="00AA5495" w:rsidTr="007F5215">
        <w:trPr>
          <w:trHeight w:val="206"/>
        </w:trPr>
        <w:tc>
          <w:tcPr>
            <w:tcW w:w="5000" w:type="pct"/>
            <w:gridSpan w:val="2"/>
            <w:shd w:val="clear" w:color="auto" w:fill="EAF1DD"/>
            <w:vAlign w:val="center"/>
          </w:tcPr>
          <w:p w:rsidR="00B37314" w:rsidRPr="00AA5495" w:rsidRDefault="00B37314" w:rsidP="007F521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nb-NO"/>
              </w:rPr>
              <w:t>ANSVAR</w:t>
            </w:r>
          </w:p>
        </w:tc>
      </w:tr>
      <w:tr w:rsidR="00B37314" w:rsidRPr="00AA5495" w:rsidTr="007F5215">
        <w:trPr>
          <w:trHeight w:val="680"/>
        </w:trPr>
        <w:tc>
          <w:tcPr>
            <w:tcW w:w="289" w:type="pct"/>
            <w:vAlign w:val="center"/>
          </w:tcPr>
          <w:p w:rsidR="00B37314" w:rsidRPr="00AA5495" w:rsidRDefault="00B37314" w:rsidP="007F5215">
            <w:pPr>
              <w:spacing w:after="0" w:line="240" w:lineRule="auto"/>
              <w:ind w:left="142"/>
              <w:jc w:val="center"/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10</w:t>
            </w:r>
          </w:p>
        </w:tc>
        <w:tc>
          <w:tcPr>
            <w:tcW w:w="4711" w:type="pct"/>
          </w:tcPr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 w:rsidRPr="00AA5495">
              <w:rPr>
                <w:rFonts w:ascii="Calibri" w:eastAsia="Times New Roman" w:hAnsi="Calibri" w:cs="Times New Roman"/>
                <w:b/>
                <w:sz w:val="20"/>
                <w:szCs w:val="20"/>
                <w:lang w:eastAsia="nb-NO"/>
              </w:rPr>
              <w:t>Tidsplan og ansvarlige personer for oppdatering av VP-en er</w:t>
            </w:r>
            <w:r w:rsidRPr="00AA5495"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: </w:t>
            </w:r>
          </w:p>
          <w:p w:rsidR="00B37314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  <w:t xml:space="preserve">Oppdateres innen 3 år. </w:t>
            </w:r>
          </w:p>
          <w:p w:rsidR="00B37314" w:rsidRPr="00AA5495" w:rsidRDefault="00B37314" w:rsidP="007F5215">
            <w:pPr>
              <w:spacing w:after="0" w:line="240" w:lineRule="auto"/>
              <w:ind w:left="20"/>
              <w:rPr>
                <w:rFonts w:ascii="Calibri" w:eastAsia="Times New Roman" w:hAnsi="Calibri" w:cs="Times New Roman"/>
                <w:sz w:val="20"/>
                <w:szCs w:val="20"/>
                <w:lang w:eastAsia="nb-NO"/>
              </w:rPr>
            </w:pPr>
          </w:p>
        </w:tc>
      </w:tr>
    </w:tbl>
    <w:p w:rsidR="00C961F8" w:rsidRDefault="00C961F8">
      <w:pPr>
        <w:rPr>
          <w:rFonts w:ascii="Calibri" w:hAnsi="Calibri" w:cs="Calibri"/>
          <w:sz w:val="18"/>
          <w:szCs w:val="18"/>
        </w:rPr>
      </w:pPr>
    </w:p>
    <w:p w:rsidR="00C961F8" w:rsidRDefault="00C961F8">
      <w:pPr>
        <w:rPr>
          <w:rFonts w:ascii="Calibri" w:hAnsi="Calibri" w:cs="Calibri"/>
          <w:sz w:val="18"/>
          <w:szCs w:val="18"/>
        </w:rPr>
      </w:pPr>
    </w:p>
    <w:p w:rsidR="00BA3596" w:rsidRDefault="00BA3596">
      <w:pPr>
        <w:rPr>
          <w:rFonts w:ascii="Calibri" w:hAnsi="Calibri" w:cs="Calibri"/>
          <w:sz w:val="18"/>
          <w:szCs w:val="18"/>
        </w:rPr>
      </w:pPr>
      <w:r>
        <w:rPr>
          <w:rFonts w:ascii="Calibri" w:hAnsi="Calibri" w:cs="Calibri"/>
          <w:sz w:val="18"/>
          <w:szCs w:val="18"/>
        </w:rPr>
        <w:br w:type="page"/>
      </w:r>
    </w:p>
    <w:p w:rsidR="00AA5495" w:rsidRDefault="00AA5495">
      <w:pPr>
        <w:rPr>
          <w:rFonts w:ascii="Calibri" w:hAnsi="Calibri" w:cs="Calibri"/>
          <w:sz w:val="18"/>
          <w:szCs w:val="18"/>
        </w:rPr>
      </w:pPr>
    </w:p>
    <w:p w:rsidR="00BA3596" w:rsidRDefault="00BA3596">
      <w:pPr>
        <w:spacing w:after="0"/>
      </w:pPr>
      <w:r>
        <w:rPr>
          <w:rFonts w:ascii="Calibri" w:eastAsia="Calibri" w:hAnsi="Calibri" w:cs="Calibri"/>
          <w:color w:val="17365D"/>
          <w:sz w:val="52"/>
        </w:rPr>
        <w:t xml:space="preserve">Delirium (akutt forvirring) </w:t>
      </w:r>
    </w:p>
    <w:p w:rsidR="00BA3596" w:rsidRDefault="00BA3596">
      <w:pPr>
        <w:spacing w:after="264"/>
        <w:ind w:left="-29"/>
      </w:pPr>
      <w:r>
        <w:rPr>
          <w:noProof/>
          <w:lang w:eastAsia="nb-NO"/>
        </w:rPr>
        <mc:AlternateContent>
          <mc:Choice Requires="wpg">
            <w:drawing>
              <wp:inline distT="0" distB="0" distL="0" distR="0">
                <wp:extent cx="5798566" cy="2940430"/>
                <wp:effectExtent l="0" t="0" r="0" b="0"/>
                <wp:docPr id="5950" name="Group 595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8566" cy="2940430"/>
                          <a:chOff x="0" y="0"/>
                          <a:chExt cx="5798566" cy="2940430"/>
                        </a:xfrm>
                      </wpg:grpSpPr>
                      <wps:wsp>
                        <wps:cNvPr id="7016" name="Shape 7016"/>
                        <wps:cNvSpPr/>
                        <wps:spPr>
                          <a:xfrm>
                            <a:off x="0" y="0"/>
                            <a:ext cx="5798566" cy="1219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798566" h="12192">
                                <a:moveTo>
                                  <a:pt x="0" y="0"/>
                                </a:moveTo>
                                <a:lnTo>
                                  <a:pt x="5798566" y="0"/>
                                </a:lnTo>
                                <a:lnTo>
                                  <a:pt x="5798566" y="12192"/>
                                </a:lnTo>
                                <a:lnTo>
                                  <a:pt x="0" y="12192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4F81BD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13" name="Rectangle 13"/>
                        <wps:cNvSpPr/>
                        <wps:spPr>
                          <a:xfrm>
                            <a:off x="2716098" y="460248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4" name="Rectangle 14"/>
                        <wps:cNvSpPr/>
                        <wps:spPr>
                          <a:xfrm>
                            <a:off x="2751150" y="460248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5" name="Rectangle 15"/>
                        <wps:cNvSpPr/>
                        <wps:spPr>
                          <a:xfrm>
                            <a:off x="2888564" y="460248"/>
                            <a:ext cx="2857957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76923C"/>
                                  <w:sz w:val="24"/>
                                </w:rPr>
                                <w:t>Kvalitetsvurdert kunnskapsgrunnlag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6" name="Rectangle 16"/>
                        <wps:cNvSpPr/>
                        <wps:spPr>
                          <a:xfrm>
                            <a:off x="5034738" y="460248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7" name="Rectangle 17"/>
                        <wps:cNvSpPr/>
                        <wps:spPr>
                          <a:xfrm>
                            <a:off x="2716098" y="647700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18" name="Rectangle 18"/>
                        <wps:cNvSpPr/>
                        <wps:spPr>
                          <a:xfrm>
                            <a:off x="2751150" y="647700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23" name="Rectangle 5223"/>
                        <wps:cNvSpPr/>
                        <wps:spPr>
                          <a:xfrm>
                            <a:off x="2890088" y="647700"/>
                            <a:ext cx="188219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Oppsummert forskning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0" name="Rectangle 20"/>
                        <wps:cNvSpPr/>
                        <wps:spPr>
                          <a:xfrm>
                            <a:off x="4306265" y="647700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2" name="Rectangle 22"/>
                        <wps:cNvSpPr/>
                        <wps:spPr>
                          <a:xfrm>
                            <a:off x="2716098" y="833628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3" name="Rectangle 23"/>
                        <wps:cNvSpPr/>
                        <wps:spPr>
                          <a:xfrm>
                            <a:off x="2751150" y="833628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29" name="Rectangle 5229"/>
                        <wps:cNvSpPr/>
                        <wps:spPr>
                          <a:xfrm>
                            <a:off x="2890088" y="833628"/>
                            <a:ext cx="1918480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Systematiske oversikter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5" name="Rectangle 25"/>
                        <wps:cNvSpPr/>
                        <wps:spPr>
                          <a:xfrm>
                            <a:off x="4333697" y="833628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7" name="Rectangle 27"/>
                        <wps:cNvSpPr/>
                        <wps:spPr>
                          <a:xfrm>
                            <a:off x="2716098" y="1019556"/>
                            <a:ext cx="229650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52" name="Rectangle 5252"/>
                        <wps:cNvSpPr/>
                        <wps:spPr>
                          <a:xfrm>
                            <a:off x="2890088" y="1019556"/>
                            <a:ext cx="2515611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Kvalitetsvurderte enkeltstudier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9" name="Rectangle 29"/>
                        <wps:cNvSpPr/>
                        <wps:spPr>
                          <a:xfrm>
                            <a:off x="4781753" y="1019556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1" name="Rectangle 31"/>
                        <wps:cNvSpPr/>
                        <wps:spPr>
                          <a:xfrm>
                            <a:off x="2716098" y="1205484"/>
                            <a:ext cx="229650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85" name="Rectangle 5285"/>
                        <wps:cNvSpPr/>
                        <wps:spPr>
                          <a:xfrm>
                            <a:off x="2890088" y="1205484"/>
                            <a:ext cx="1570660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Pasientinformasjon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89" name="Rectangle 5289"/>
                        <wps:cNvSpPr/>
                        <wps:spPr>
                          <a:xfrm>
                            <a:off x="4069664" y="1205484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5" name="Rectangle 35"/>
                        <wps:cNvSpPr/>
                        <wps:spPr>
                          <a:xfrm>
                            <a:off x="2716098" y="1391412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6" name="Rectangle 36"/>
                        <wps:cNvSpPr/>
                        <wps:spPr>
                          <a:xfrm>
                            <a:off x="2716098" y="1577340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7" name="Rectangle 37"/>
                        <wps:cNvSpPr/>
                        <wps:spPr>
                          <a:xfrm>
                            <a:off x="2751150" y="1577340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8" name="Rectangle 38"/>
                        <wps:cNvSpPr/>
                        <wps:spPr>
                          <a:xfrm>
                            <a:off x="2888564" y="1577340"/>
                            <a:ext cx="2910657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F79646"/>
                                  <w:sz w:val="24"/>
                                </w:rPr>
                                <w:t>Sannsynligvis OK kunnskapsgrunnlag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9" name="Rectangle 39"/>
                        <wps:cNvSpPr/>
                        <wps:spPr>
                          <a:xfrm>
                            <a:off x="5074361" y="1577340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0" name="Rectangle 40"/>
                        <wps:cNvSpPr/>
                        <wps:spPr>
                          <a:xfrm>
                            <a:off x="2716098" y="1763649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B45F06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1" name="Rectangle 41"/>
                        <wps:cNvSpPr/>
                        <wps:spPr>
                          <a:xfrm>
                            <a:off x="2751150" y="1763649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B45F06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15" name="Rectangle 5315"/>
                        <wps:cNvSpPr/>
                        <wps:spPr>
                          <a:xfrm>
                            <a:off x="2890088" y="1763649"/>
                            <a:ext cx="1570660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Pasientinformasjon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16" name="Rectangle 5316"/>
                        <wps:cNvSpPr/>
                        <wps:spPr>
                          <a:xfrm>
                            <a:off x="4069664" y="1763649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5" name="Rectangle 45"/>
                        <wps:cNvSpPr/>
                        <wps:spPr>
                          <a:xfrm>
                            <a:off x="2716098" y="1949577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6" name="Rectangle 46"/>
                        <wps:cNvSpPr/>
                        <wps:spPr>
                          <a:xfrm>
                            <a:off x="2716098" y="2135505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7" name="Rectangle 47"/>
                        <wps:cNvSpPr/>
                        <wps:spPr>
                          <a:xfrm>
                            <a:off x="2751150" y="2135505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8" name="Rectangle 48"/>
                        <wps:cNvSpPr/>
                        <wps:spPr>
                          <a:xfrm>
                            <a:off x="2888564" y="2135505"/>
                            <a:ext cx="3175576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C0504D"/>
                                  <w:sz w:val="24"/>
                                </w:rPr>
                                <w:t>Kunnskapsgrunnlaget må kvalitetssikres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9" name="Rectangle 49"/>
                        <wps:cNvSpPr/>
                        <wps:spPr>
                          <a:xfrm>
                            <a:off x="5275529" y="2135505"/>
                            <a:ext cx="9242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C0504D"/>
                                  <w:sz w:val="24"/>
                                </w:rPr>
                                <w:t xml:space="preserve">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0" name="Rectangle 50"/>
                        <wps:cNvSpPr/>
                        <wps:spPr>
                          <a:xfrm>
                            <a:off x="5344109" y="2135505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1" name="Rectangle 51"/>
                        <wps:cNvSpPr/>
                        <wps:spPr>
                          <a:xfrm>
                            <a:off x="2716098" y="2321434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990000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" name="Rectangle 52"/>
                        <wps:cNvSpPr/>
                        <wps:spPr>
                          <a:xfrm>
                            <a:off x="2751150" y="2321434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990000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21" name="Rectangle 5321"/>
                        <wps:cNvSpPr/>
                        <wps:spPr>
                          <a:xfrm>
                            <a:off x="2890088" y="2321434"/>
                            <a:ext cx="140141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Pasienterfaringer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22" name="Rectangle 5322"/>
                        <wps:cNvSpPr/>
                        <wps:spPr>
                          <a:xfrm>
                            <a:off x="3944696" y="2321434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6" name="Rectangle 56"/>
                        <wps:cNvSpPr/>
                        <wps:spPr>
                          <a:xfrm>
                            <a:off x="2716098" y="2507361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990000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7" name="Rectangle 57"/>
                        <wps:cNvSpPr/>
                        <wps:spPr>
                          <a:xfrm>
                            <a:off x="2751150" y="2507361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990000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25" name="Rectangle 5325"/>
                        <wps:cNvSpPr/>
                        <wps:spPr>
                          <a:xfrm>
                            <a:off x="2890088" y="2507361"/>
                            <a:ext cx="1113590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Retningslinjer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26" name="Rectangle 5326"/>
                        <wps:cNvSpPr/>
                        <wps:spPr>
                          <a:xfrm>
                            <a:off x="3726764" y="2507361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1" name="Rectangle 61"/>
                        <wps:cNvSpPr/>
                        <wps:spPr>
                          <a:xfrm>
                            <a:off x="2716098" y="2693289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990000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2" name="Rectangle 62"/>
                        <wps:cNvSpPr/>
                        <wps:spPr>
                          <a:xfrm>
                            <a:off x="2751150" y="2693289"/>
                            <a:ext cx="183233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990000"/>
                                  <w:sz w:val="24"/>
                                </w:rPr>
                                <w:t xml:space="preserve">   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29" name="Rectangle 5329"/>
                        <wps:cNvSpPr/>
                        <wps:spPr>
                          <a:xfrm>
                            <a:off x="2890088" y="2693289"/>
                            <a:ext cx="1075079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0000FF"/>
                                  <w:sz w:val="24"/>
                                  <w:u w:val="single" w:color="0000FF"/>
                                </w:rPr>
                                <w:t>Enkeltstudier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330" name="Rectangle 5330"/>
                        <wps:cNvSpPr/>
                        <wps:spPr>
                          <a:xfrm>
                            <a:off x="3697808" y="2693289"/>
                            <a:ext cx="45808" cy="20645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BA3596" w:rsidRDefault="00BA3596">
                              <w:r>
                                <w:rPr>
                                  <w:rFonts w:ascii="Calibri" w:eastAsia="Calibri" w:hAnsi="Calibri" w:cs="Calibri"/>
                                  <w:color w:val="990000"/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6701" name="Picture 6701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26111" y="209550"/>
                            <a:ext cx="2679192" cy="2731008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id="Group 5950" o:spid="_x0000_s1026" style="width:456.6pt;height:231.55pt;mso-position-horizontal-relative:char;mso-position-vertical-relative:line" coordsize="57985,2940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">
                <v:shape id="Shape 7016" o:spid="_x0000_s1027" style="position:absolute;width:57985;height:121;visibility:visible;mso-wrap-style:square;v-text-anchor:top" coordsize="5798566,1219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" path="m,l5798566,r,12192l,12192,,e" fillcolor="#4f81bd" stroked="f" strokeweight="0">
                  <v:stroke miterlimit="83231f" joinstyle="miter"/>
                  <v:path arrowok="t" textboxrect="0,0,5798566,12192"/>
                </v:shape>
                <v:rect id="Rectangle 13" o:spid="_x0000_s1028" style="position:absolute;left:27160;top:4602;width:459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4" o:spid="_x0000_s1029" style="position:absolute;left:27511;top:4602;width:1832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15" o:spid="_x0000_s1030" style="position:absolute;left:28885;top:4602;width:28580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76923C"/>
                            <w:sz w:val="24"/>
                          </w:rPr>
                          <w:t>Kvalitetsvurdert kunnskapsgrunnlag</w:t>
                        </w:r>
                      </w:p>
                    </w:txbxContent>
                  </v:textbox>
                </v:rect>
                <v:rect id="Rectangle 16" o:spid="_x0000_s1031" style="position:absolute;left:50347;top:4602;width:458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7" o:spid="_x0000_s1032" style="position:absolute;left:27160;top:6477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18" o:spid="_x0000_s1033" style="position:absolute;left:27511;top:6477;width:1832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5223" o:spid="_x0000_s1034" style="position:absolute;left:28900;top:6477;width:18822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Oppsummert forskning</w:t>
                        </w:r>
                      </w:p>
                    </w:txbxContent>
                  </v:textbox>
                </v:rect>
                <v:rect id="Rectangle 20" o:spid="_x0000_s1035" style="position:absolute;left:43062;top:6477;width:458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22" o:spid="_x0000_s1036" style="position:absolute;left:27160;top:8336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23" o:spid="_x0000_s1037" style="position:absolute;left:27511;top:8336;width:1832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5229" o:spid="_x0000_s1038" style="position:absolute;left:28900;top:8336;width:19185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Systematiske oversikter</w:t>
                        </w:r>
                      </w:p>
                    </w:txbxContent>
                  </v:textbox>
                </v:rect>
                <v:rect id="Rectangle 25" o:spid="_x0000_s1039" style="position:absolute;left:43336;top:8336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27" o:spid="_x0000_s1040" style="position:absolute;left:27160;top:10195;width:2297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    </w:t>
                        </w:r>
                      </w:p>
                    </w:txbxContent>
                  </v:textbox>
                </v:rect>
                <v:rect id="Rectangle 5252" o:spid="_x0000_s1041" style="position:absolute;left:28900;top:10195;width:25156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Kvalitetsvurderte enkeltstudier</w:t>
                        </w:r>
                      </w:p>
                    </w:txbxContent>
                  </v:textbox>
                </v:rect>
                <v:rect id="Rectangle 29" o:spid="_x0000_s1042" style="position:absolute;left:47817;top:10195;width:458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1" o:spid="_x0000_s1043" style="position:absolute;left:27160;top:12054;width:2297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    </w:t>
                        </w:r>
                      </w:p>
                    </w:txbxContent>
                  </v:textbox>
                </v:rect>
                <v:rect id="Rectangle 5285" o:spid="_x0000_s1044" style="position:absolute;left:28900;top:12054;width:15707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Pasientinformasjon</w:t>
                        </w:r>
                      </w:p>
                    </w:txbxContent>
                  </v:textbox>
                </v:rect>
                <v:rect id="Rectangle 5289" o:spid="_x0000_s1045" style="position:absolute;left:40696;top:12054;width:458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5" o:spid="_x0000_s1046" style="position:absolute;left:27160;top:13914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6" o:spid="_x0000_s1047" style="position:absolute;left:27160;top:15773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7" o:spid="_x0000_s1048" style="position:absolute;left:27511;top:15773;width:1832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38" o:spid="_x0000_s1049" style="position:absolute;left:28885;top:15773;width:29107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F79646"/>
                            <w:sz w:val="24"/>
                          </w:rPr>
                          <w:t>Sannsynligvis OK kunnskapsgrunnlag</w:t>
                        </w:r>
                      </w:p>
                    </w:txbxContent>
                  </v:textbox>
                </v:rect>
                <v:rect id="Rectangle 39" o:spid="_x0000_s1050" style="position:absolute;left:50743;top:15773;width:458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0" o:spid="_x0000_s1051" style="position:absolute;left:27160;top:17636;width:459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B45F06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1" o:spid="_x0000_s1052" style="position:absolute;left:27511;top:17636;width:1832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B45F06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5315" o:spid="_x0000_s1053" style="position:absolute;left:28900;top:17636;width:15707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Pasientinformasjon</w:t>
                        </w:r>
                      </w:p>
                    </w:txbxContent>
                  </v:textbox>
                </v:rect>
                <v:rect id="Rectangle 5316" o:spid="_x0000_s1054" style="position:absolute;left:40696;top:17636;width:458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5" o:spid="_x0000_s1055" style="position:absolute;left:27160;top:19495;width:459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6" o:spid="_x0000_s1056" style="position:absolute;left:27160;top:21355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7" o:spid="_x0000_s1057" style="position:absolute;left:27511;top:21355;width:1832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48" o:spid="_x0000_s1058" style="position:absolute;left:28885;top:21355;width:31756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C0504D"/>
                            <w:sz w:val="24"/>
                          </w:rPr>
                          <w:t>Kunnskapsgrunnlaget må kvalitetssikres</w:t>
                        </w:r>
                      </w:p>
                    </w:txbxContent>
                  </v:textbox>
                </v:rect>
                <v:rect id="Rectangle 49" o:spid="_x0000_s1059" style="position:absolute;left:52755;top:21355;width:924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C0504D"/>
                            <w:sz w:val="24"/>
                          </w:rPr>
                          <w:t xml:space="preserve">  </w:t>
                        </w:r>
                      </w:p>
                    </w:txbxContent>
                  </v:textbox>
                </v:rect>
                <v:rect id="Rectangle 50" o:spid="_x0000_s1060" style="position:absolute;left:53441;top:21355;width:458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1" o:spid="_x0000_s1061" style="position:absolute;left:27160;top:23214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990000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2" o:spid="_x0000_s1062" style="position:absolute;left:27511;top:23214;width:1832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990000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5321" o:spid="_x0000_s1063" style="position:absolute;left:28900;top:23214;width:14015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Pasienterfaringer</w:t>
                        </w:r>
                      </w:p>
                    </w:txbxContent>
                  </v:textbox>
                </v:rect>
                <v:rect id="Rectangle 5322" o:spid="_x0000_s1064" style="position:absolute;left:39446;top:23214;width:459;height:20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6" o:spid="_x0000_s1065" style="position:absolute;left:27160;top:25073;width:459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990000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7" o:spid="_x0000_s1066" style="position:absolute;left:27511;top:25073;width:1832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990000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5325" o:spid="_x0000_s1067" style="position:absolute;left:28900;top:25073;width:11136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Retningslinjer</w:t>
                        </w:r>
                      </w:p>
                    </w:txbxContent>
                  </v:textbox>
                </v:rect>
                <v:rect id="Rectangle 5326" o:spid="_x0000_s1068" style="position:absolute;left:37267;top:25073;width:458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61" o:spid="_x0000_s1069" style="position:absolute;left:27160;top:26932;width:459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990000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62" o:spid="_x0000_s1070" style="position:absolute;left:27511;top:26932;width:1832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990000"/>
                            <w:sz w:val="24"/>
                          </w:rPr>
                          <w:t xml:space="preserve">    </w:t>
                        </w:r>
                      </w:p>
                    </w:txbxContent>
                  </v:textbox>
                </v:rect>
                <v:rect id="Rectangle 5329" o:spid="_x0000_s1071" style="position:absolute;left:28900;top:26932;width:10751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0000FF"/>
                            <w:sz w:val="24"/>
                            <w:u w:val="single" w:color="0000FF"/>
                          </w:rPr>
                          <w:t>Enkeltstudier</w:t>
                        </w:r>
                      </w:p>
                    </w:txbxContent>
                  </v:textbox>
                </v:rect>
                <v:rect id="Rectangle 5330" o:spid="_x0000_s1072" style="position:absolute;left:36978;top:26932;width:458;height:206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" filled="f" stroked="f">
                  <v:textbox inset="0,0,0,0">
                    <w:txbxContent>
                      <w:p w:rsidR="00BA3596" w:rsidRDefault="00BA3596">
                        <w:r>
                          <w:rPr>
                            <w:rFonts w:ascii="Calibri" w:eastAsia="Calibri" w:hAnsi="Calibri" w:cs="Calibri"/>
                            <w:color w:val="990000"/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701" o:spid="_x0000_s1073" type="#_x0000_t75" style="position:absolute;left:261;top:2095;width:26792;height:273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">
                  <v:imagedata r:id="rId15" o:title=""/>
                </v:shape>
                <w10:anchorlock/>
              </v:group>
            </w:pict>
          </mc:Fallback>
        </mc:AlternateContent>
      </w:r>
    </w:p>
    <w:p w:rsidR="00BA3596" w:rsidRDefault="00BA3596">
      <w:pPr>
        <w:spacing w:after="0"/>
      </w:pPr>
      <w:r>
        <w:rPr>
          <w:rFonts w:ascii="Calibri" w:eastAsia="Calibri" w:hAnsi="Calibri" w:cs="Calibri"/>
          <w:sz w:val="24"/>
        </w:rPr>
        <w:t xml:space="preserve"> </w:t>
      </w:r>
    </w:p>
    <w:tbl>
      <w:tblPr>
        <w:tblStyle w:val="TableGrid"/>
        <w:tblW w:w="9501" w:type="dxa"/>
        <w:tblInd w:w="110" w:type="dxa"/>
        <w:tblCellMar>
          <w:top w:w="50" w:type="dxa"/>
          <w:left w:w="108" w:type="dxa"/>
          <w:right w:w="115" w:type="dxa"/>
        </w:tblCellMar>
        <w:tblLook w:val="04A0" w:firstRow="1" w:lastRow="0" w:firstColumn="1" w:lastColumn="0" w:noHBand="0" w:noVBand="1"/>
      </w:tblPr>
      <w:tblGrid>
        <w:gridCol w:w="2410"/>
        <w:gridCol w:w="2412"/>
        <w:gridCol w:w="1976"/>
        <w:gridCol w:w="2703"/>
      </w:tblGrid>
      <w:tr w:rsidR="00BA3596">
        <w:trPr>
          <w:trHeight w:val="298"/>
        </w:trPr>
        <w:tc>
          <w:tcPr>
            <w:tcW w:w="2410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BA3596">
            <w:pPr>
              <w:ind w:left="2"/>
            </w:pPr>
            <w:r>
              <w:rPr>
                <w:rFonts w:ascii="Calibri" w:eastAsia="Calibri" w:hAnsi="Calibri" w:cs="Calibri"/>
                <w:sz w:val="24"/>
              </w:rPr>
              <w:t xml:space="preserve">Dato utført: </w:t>
            </w:r>
          </w:p>
        </w:tc>
        <w:tc>
          <w:tcPr>
            <w:tcW w:w="2412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BA3596">
            <w:pPr>
              <w:ind w:left="2"/>
            </w:pPr>
            <w:r>
              <w:rPr>
                <w:rFonts w:ascii="Calibri" w:eastAsia="Calibri" w:hAnsi="Calibri" w:cs="Calibri"/>
                <w:sz w:val="24"/>
              </w:rPr>
              <w:t xml:space="preserve">08/09/2020 </w:t>
            </w:r>
          </w:p>
        </w:tc>
        <w:tc>
          <w:tcPr>
            <w:tcW w:w="1976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BA3596">
            <w:r>
              <w:rPr>
                <w:rFonts w:ascii="Calibri" w:eastAsia="Calibri" w:hAnsi="Calibri" w:cs="Calibri"/>
                <w:sz w:val="24"/>
              </w:rPr>
              <w:t xml:space="preserve">Revidert: </w:t>
            </w:r>
          </w:p>
        </w:tc>
        <w:tc>
          <w:tcPr>
            <w:tcW w:w="2703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BA3596">
            <w:r>
              <w:rPr>
                <w:rFonts w:ascii="Calibri" w:eastAsia="Calibri" w:hAnsi="Calibri" w:cs="Calibri"/>
                <w:sz w:val="24"/>
              </w:rPr>
              <w:t xml:space="preserve">X </w:t>
            </w:r>
          </w:p>
        </w:tc>
      </w:tr>
      <w:tr w:rsidR="00BA3596">
        <w:trPr>
          <w:trHeight w:val="298"/>
        </w:trPr>
        <w:tc>
          <w:tcPr>
            <w:tcW w:w="2410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BA3596">
            <w:pPr>
              <w:ind w:left="2"/>
            </w:pPr>
            <w:r>
              <w:rPr>
                <w:rFonts w:ascii="Calibri" w:eastAsia="Calibri" w:hAnsi="Calibri" w:cs="Calibri"/>
                <w:sz w:val="24"/>
              </w:rPr>
              <w:t xml:space="preserve">Ansvarlig bibliotekar: </w:t>
            </w:r>
          </w:p>
        </w:tc>
        <w:tc>
          <w:tcPr>
            <w:tcW w:w="2412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FD7926">
            <w:pPr>
              <w:ind w:left="2"/>
            </w:pPr>
            <w:r>
              <w:rPr>
                <w:rFonts w:ascii="Calibri" w:eastAsia="Calibri" w:hAnsi="Calibri" w:cs="Calibri"/>
                <w:sz w:val="24"/>
              </w:rPr>
              <w:t>Hanne Elise Rustlie Sykehuset Innlandet</w:t>
            </w:r>
          </w:p>
        </w:tc>
        <w:tc>
          <w:tcPr>
            <w:tcW w:w="1976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BA3596">
            <w:r>
              <w:rPr>
                <w:rFonts w:ascii="Calibri" w:eastAsia="Calibri" w:hAnsi="Calibri" w:cs="Calibri"/>
                <w:sz w:val="24"/>
              </w:rPr>
              <w:t xml:space="preserve">Revidert av: </w:t>
            </w:r>
          </w:p>
        </w:tc>
        <w:tc>
          <w:tcPr>
            <w:tcW w:w="2703" w:type="dxa"/>
            <w:tcBorders>
              <w:top w:val="single" w:sz="2" w:space="0" w:color="808080"/>
              <w:left w:val="single" w:sz="2" w:space="0" w:color="808080"/>
              <w:bottom w:val="single" w:sz="2" w:space="0" w:color="808080"/>
              <w:right w:val="single" w:sz="2" w:space="0" w:color="808080"/>
            </w:tcBorders>
          </w:tcPr>
          <w:p w:rsidR="00BA3596" w:rsidRDefault="00BA3596">
            <w:r>
              <w:rPr>
                <w:rFonts w:ascii="Calibri" w:eastAsia="Calibri" w:hAnsi="Calibri" w:cs="Calibri"/>
                <w:sz w:val="24"/>
              </w:rPr>
              <w:t xml:space="preserve">X </w:t>
            </w:r>
          </w:p>
        </w:tc>
      </w:tr>
    </w:tbl>
    <w:p w:rsidR="00BA3596" w:rsidRDefault="00BA3596">
      <w:pPr>
        <w:spacing w:after="128"/>
      </w:pPr>
      <w:r>
        <w:rPr>
          <w:rFonts w:ascii="Calibri" w:eastAsia="Calibri" w:hAnsi="Calibri" w:cs="Calibri"/>
          <w:sz w:val="24"/>
        </w:rPr>
        <w:t xml:space="preserve"> </w:t>
      </w:r>
    </w:p>
    <w:p w:rsidR="00BA3596" w:rsidRDefault="00BA3596">
      <w:pPr>
        <w:spacing w:after="113"/>
        <w:jc w:val="right"/>
      </w:pPr>
      <w:r>
        <w:rPr>
          <w:noProof/>
          <w:lang w:eastAsia="nb-NO"/>
        </w:rPr>
        <w:drawing>
          <wp:inline distT="0" distB="0" distL="0" distR="0">
            <wp:extent cx="6021451" cy="227965"/>
            <wp:effectExtent l="0" t="0" r="0" b="0"/>
            <wp:docPr id="195" name="Picture 19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" name="Picture 195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021451" cy="227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libri" w:eastAsia="Calibri" w:hAnsi="Calibri" w:cs="Calibri"/>
          <w:sz w:val="24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Helsedirektoratet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Ingen funn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Nasjonalt nettverk for fagprosedyrer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</w:rPr>
      </w:pPr>
      <w:hyperlink r:id="rId17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 xml:space="preserve">Delirium </w:t>
        </w:r>
      </w:hyperlink>
      <w:hyperlink r:id="rId18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 xml:space="preserve">– </w:t>
        </w:r>
      </w:hyperlink>
      <w:hyperlink r:id="rId19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ikke</w:t>
        </w:r>
      </w:hyperlink>
      <w:hyperlink r:id="rId20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-</w:t>
        </w:r>
      </w:hyperlink>
      <w:hyperlink r:id="rId21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farmakologisk forebygging og identifisering av delirium hos intensivpasienter</w:t>
        </w:r>
      </w:hyperlink>
      <w:hyperlink r:id="rId22">
        <w:r w:rsidR="00BA3596" w:rsidRPr="00FE1F60">
          <w:rPr>
            <w:rFonts w:ascii="Calibri" w:eastAsia="Calibri" w:hAnsi="Calibri" w:cs="Calibri"/>
            <w:sz w:val="20"/>
            <w:szCs w:val="20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</w:rPr>
        <w:t xml:space="preserve">(2018) </w:t>
      </w:r>
      <w:r w:rsidR="00BA3596" w:rsidRPr="00FE1F60">
        <w:rPr>
          <w:rFonts w:ascii="Calibri" w:eastAsia="Calibri" w:hAnsi="Calibri" w:cs="Calibri"/>
          <w:color w:val="FF0000"/>
          <w:sz w:val="20"/>
          <w:szCs w:val="20"/>
          <w:vertAlign w:val="superscript"/>
        </w:rPr>
        <w:t xml:space="preserve">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</w:rPr>
      </w:pPr>
      <w:hyperlink r:id="rId23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 xml:space="preserve">Intensivpasienter </w:t>
        </w:r>
      </w:hyperlink>
      <w:hyperlink r:id="rId24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 xml:space="preserve">- </w:t>
        </w:r>
      </w:hyperlink>
      <w:hyperlink r:id="rId25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smerte, uro/agitasjon og delirium, voksne</w:t>
        </w:r>
      </w:hyperlink>
      <w:hyperlink r:id="rId26">
        <w:r w:rsidR="00BA3596" w:rsidRPr="00FE1F60">
          <w:rPr>
            <w:rFonts w:ascii="Calibri" w:eastAsia="Calibri" w:hAnsi="Calibri" w:cs="Calibri"/>
            <w:color w:val="333333"/>
            <w:sz w:val="20"/>
            <w:szCs w:val="20"/>
          </w:rPr>
          <w:t xml:space="preserve"> </w:t>
        </w:r>
      </w:hyperlink>
      <w:r w:rsidR="00BA3596" w:rsidRPr="00FE1F60">
        <w:rPr>
          <w:rFonts w:ascii="Calibri" w:eastAsia="Calibri" w:hAnsi="Calibri" w:cs="Calibri"/>
          <w:color w:val="333333"/>
          <w:sz w:val="20"/>
          <w:szCs w:val="20"/>
        </w:rPr>
        <w:t>(2018) (OBS! Denne lenken fungerer kun på SIKT/SI-portalen)</w:t>
      </w:r>
      <w:r w:rsidR="00BA3596"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</w:rPr>
      </w:pPr>
      <w:hyperlink r:id="rId27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 xml:space="preserve">Delirium </w:t>
        </w:r>
      </w:hyperlink>
      <w:hyperlink r:id="rId28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 xml:space="preserve">– </w:t>
        </w:r>
      </w:hyperlink>
      <w:hyperlink r:id="rId29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forebygging, diagnostikk og behandling</w:t>
        </w:r>
      </w:hyperlink>
      <w:hyperlink r:id="rId30">
        <w:r w:rsidR="00BA3596" w:rsidRPr="00FE1F60">
          <w:rPr>
            <w:rFonts w:ascii="Calibri" w:eastAsia="Calibri" w:hAnsi="Calibri" w:cs="Calibri"/>
            <w:sz w:val="20"/>
            <w:szCs w:val="20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</w:rPr>
        <w:t xml:space="preserve">(2016)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Vårdhandboke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Ingen funn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Kliniske retningslinjer, Danmark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Ingen funn  </w:t>
      </w:r>
    </w:p>
    <w:p w:rsidR="00BA3596" w:rsidRPr="00FE1F60" w:rsidRDefault="00BA3596">
      <w:pPr>
        <w:spacing w:after="9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>NHS NICE Pathways</w:t>
      </w:r>
      <w:r w:rsidRPr="00FE1F60">
        <w:rPr>
          <w:rFonts w:ascii="Times New Roman" w:eastAsia="Times New Roman" w:hAnsi="Times New Roman" w:cs="Times New Roman"/>
          <w:sz w:val="20"/>
          <w:szCs w:val="20"/>
          <w:lang w:val="en-US"/>
        </w:rPr>
        <w:t xml:space="preserve">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31" w:anchor="content=view-index&amp;path=view%3A/pathways/delirium/delirium-overview.xml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 overview</w:t>
        </w:r>
      </w:hyperlink>
      <w:hyperlink r:id="rId32" w:anchor="content=view-index&amp;path=view%3A/pathways/delirium/delirium-overview.xml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9)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NHS NICE Guidelines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33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 in adults</w:t>
        </w:r>
      </w:hyperlink>
      <w:hyperlink r:id="rId34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4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35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: prevention, diagnosis and management</w:t>
        </w:r>
      </w:hyperlink>
      <w:hyperlink r:id="rId36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9) 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UpToDate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37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iagnosis of delirium and confusional states</w:t>
        </w:r>
      </w:hyperlink>
      <w:hyperlink r:id="rId38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20) 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39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ayed emergence and emergence in adults</w:t>
        </w:r>
      </w:hyperlink>
      <w:hyperlink r:id="rId40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>(2020)</w:t>
      </w:r>
      <w:r w:rsidR="00BA3596" w:rsidRPr="00FE1F60">
        <w:rPr>
          <w:rFonts w:ascii="Calibri" w:eastAsia="Calibri" w:hAnsi="Calibri" w:cs="Calibri"/>
          <w:color w:val="FF0000"/>
          <w:sz w:val="20"/>
          <w:szCs w:val="20"/>
          <w:vertAlign w:val="superscript"/>
          <w:lang w:val="en-US"/>
        </w:rPr>
        <w:t xml:space="preserve">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41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 and acute confusional states: Prevention, treatment and prognisis</w:t>
        </w:r>
      </w:hyperlink>
      <w:hyperlink r:id="rId42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9) 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BMJ Best Practice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43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Assessment of delirium</w:t>
        </w:r>
      </w:hyperlink>
      <w:hyperlink r:id="rId44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20) 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NEL, Norsk elektronisk legehåndbok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</w:rPr>
      </w:pPr>
      <w:hyperlink r:id="rId45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Akutt forvirringstilstand, uro</w:t>
        </w:r>
      </w:hyperlink>
      <w:hyperlink r:id="rId46">
        <w:r w:rsidR="00BA3596" w:rsidRPr="00FE1F60">
          <w:rPr>
            <w:rFonts w:ascii="Calibri" w:eastAsia="Calibri" w:hAnsi="Calibri" w:cs="Calibri"/>
            <w:sz w:val="20"/>
            <w:szCs w:val="20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</w:rPr>
        <w:t xml:space="preserve">(2019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47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</w:t>
        </w:r>
      </w:hyperlink>
      <w:hyperlink r:id="rId48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9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49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, forvirringstilstand</w:t>
        </w:r>
      </w:hyperlink>
      <w:hyperlink r:id="rId50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9)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Clinical Key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Clinical Overviews: </w:t>
      </w:r>
    </w:p>
    <w:p w:rsidR="00BA3596" w:rsidRPr="00FE1F60" w:rsidRDefault="00BA3596">
      <w:pPr>
        <w:spacing w:after="186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>Ingen funn</w:t>
      </w:r>
      <w:r w:rsidRPr="00FE1F60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ind w:left="10" w:right="172" w:hanging="10"/>
        <w:jc w:val="right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  [</w:t>
      </w:r>
      <w:r w:rsidRPr="00FE1F60">
        <w:rPr>
          <w:rFonts w:ascii="Calibri" w:eastAsia="Calibri" w:hAnsi="Calibri" w:cs="Calibri"/>
          <w:color w:val="0000FF"/>
          <w:sz w:val="20"/>
          <w:szCs w:val="20"/>
        </w:rPr>
        <w:t>Tilbake til toppen</w:t>
      </w:r>
      <w:r w:rsidRPr="00FE1F60">
        <w:rPr>
          <w:rFonts w:ascii="Calibri" w:eastAsia="Calibri" w:hAnsi="Calibri" w:cs="Calibri"/>
          <w:sz w:val="20"/>
          <w:szCs w:val="20"/>
        </w:rPr>
        <w:t xml:space="preserve">] </w:t>
      </w:r>
    </w:p>
    <w:p w:rsidR="00BA3596" w:rsidRPr="00FE1F60" w:rsidRDefault="00BA3596">
      <w:pPr>
        <w:spacing w:after="0"/>
        <w:ind w:right="134"/>
        <w:jc w:val="right"/>
        <w:rPr>
          <w:sz w:val="20"/>
          <w:szCs w:val="20"/>
          <w:lang w:val="en-US"/>
        </w:rPr>
      </w:pPr>
      <w:r w:rsidRPr="00FE1F60">
        <w:rPr>
          <w:noProof/>
          <w:sz w:val="20"/>
          <w:szCs w:val="20"/>
          <w:lang w:eastAsia="nb-NO"/>
        </w:rPr>
        <w:drawing>
          <wp:inline distT="0" distB="0" distL="0" distR="0">
            <wp:extent cx="5945505" cy="227940"/>
            <wp:effectExtent l="0" t="0" r="0" b="0"/>
            <wp:docPr id="396" name="Picture 39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6" name="Picture 396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5505" cy="22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Cochrane Reviews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52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Benzodiazepines for treatment og patients with delirium excluding those who are cared for in</w:t>
        </w:r>
      </w:hyperlink>
      <w:hyperlink r:id="rId53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lang w:val="en-US"/>
          </w:rPr>
          <w:t xml:space="preserve"> </w:t>
        </w:r>
      </w:hyperlink>
      <w:hyperlink r:id="rId54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an intensive care unit</w:t>
        </w:r>
      </w:hyperlink>
      <w:hyperlink r:id="rId55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20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56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rug therapy for delirium in terminally ill patients</w:t>
        </w:r>
      </w:hyperlink>
      <w:hyperlink r:id="rId57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2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58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Pharmacological interventions for the treatment of delirium in critically ill adults</w:t>
        </w:r>
      </w:hyperlink>
      <w:hyperlink r:id="rId59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9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60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Interventions for preventing delirium in older people in institutional long</w:t>
        </w:r>
      </w:hyperlink>
      <w:hyperlink r:id="rId61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-</w:t>
        </w:r>
      </w:hyperlink>
      <w:hyperlink r:id="rId62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term care</w:t>
        </w:r>
      </w:hyperlink>
      <w:hyperlink r:id="rId63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9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64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Interventions for preventing intensive care unit delirium in adults</w:t>
        </w:r>
      </w:hyperlink>
      <w:hyperlink r:id="rId65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8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66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Antipsychotics for treatment of delirium in hospitalized non</w:t>
        </w:r>
      </w:hyperlink>
      <w:hyperlink r:id="rId67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-</w:t>
        </w:r>
      </w:hyperlink>
      <w:hyperlink r:id="rId68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ICU patients</w:t>
        </w:r>
      </w:hyperlink>
      <w:hyperlink r:id="rId69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8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70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Cholinesterase inhibitors for the treatment of delirium in non</w:t>
        </w:r>
      </w:hyperlink>
      <w:hyperlink r:id="rId71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-</w:t>
        </w:r>
      </w:hyperlink>
      <w:hyperlink r:id="rId72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ICU settings</w:t>
        </w:r>
      </w:hyperlink>
      <w:hyperlink r:id="rId73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8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74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Interventions for preventing delirium in hospitalized non</w:t>
        </w:r>
      </w:hyperlink>
      <w:hyperlink r:id="rId75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-</w:t>
        </w:r>
      </w:hyperlink>
      <w:hyperlink r:id="rId76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ICU patients</w:t>
        </w:r>
      </w:hyperlink>
      <w:hyperlink r:id="rId77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6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78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Interventions for preventing delirium in older people in institutional long</w:t>
        </w:r>
      </w:hyperlink>
      <w:hyperlink r:id="rId79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-</w:t>
        </w:r>
      </w:hyperlink>
      <w:hyperlink r:id="rId80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term care</w:t>
        </w:r>
      </w:hyperlink>
      <w:hyperlink r:id="rId81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4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</w:rPr>
      </w:pPr>
      <w:hyperlink r:id="rId82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Benzodiazepines for delirium</w:t>
        </w:r>
      </w:hyperlink>
      <w:hyperlink r:id="rId83">
        <w:r w:rsidR="00BA3596" w:rsidRPr="00FE1F60">
          <w:rPr>
            <w:rFonts w:ascii="Calibri" w:eastAsia="Calibri" w:hAnsi="Calibri" w:cs="Calibri"/>
            <w:sz w:val="20"/>
            <w:szCs w:val="20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</w:rPr>
        <w:t xml:space="preserve">(2009) </w:t>
      </w:r>
    </w:p>
    <w:p w:rsidR="00BA3596" w:rsidRPr="00FE1F60" w:rsidRDefault="0016782F" w:rsidP="00FE1F60">
      <w:pPr>
        <w:spacing w:after="5" w:line="250" w:lineRule="auto"/>
        <w:ind w:left="-5" w:right="258" w:hanging="10"/>
        <w:rPr>
          <w:sz w:val="20"/>
          <w:szCs w:val="20"/>
        </w:rPr>
      </w:pPr>
      <w:hyperlink r:id="rId84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Cholinesterase inhibitors for delirium</w:t>
        </w:r>
      </w:hyperlink>
      <w:hyperlink r:id="rId85">
        <w:r w:rsidR="00BA3596" w:rsidRPr="00FE1F60">
          <w:rPr>
            <w:rFonts w:ascii="Calibri" w:eastAsia="Calibri" w:hAnsi="Calibri" w:cs="Calibri"/>
            <w:sz w:val="20"/>
            <w:szCs w:val="20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</w:rPr>
        <w:t xml:space="preserve">(2008)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ind w:left="10" w:right="172" w:hanging="10"/>
        <w:jc w:val="right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   [</w:t>
      </w:r>
      <w:r w:rsidRPr="00FE1F60">
        <w:rPr>
          <w:rFonts w:ascii="Calibri" w:eastAsia="Calibri" w:hAnsi="Calibri" w:cs="Calibri"/>
          <w:color w:val="0000FF"/>
          <w:sz w:val="20"/>
          <w:szCs w:val="20"/>
        </w:rPr>
        <w:t>Tilbake til toppen</w:t>
      </w:r>
      <w:r w:rsidRPr="00FE1F60">
        <w:rPr>
          <w:rFonts w:ascii="Calibri" w:eastAsia="Calibri" w:hAnsi="Calibri" w:cs="Calibri"/>
          <w:sz w:val="20"/>
          <w:szCs w:val="20"/>
        </w:rPr>
        <w:t xml:space="preserve">] </w:t>
      </w:r>
    </w:p>
    <w:p w:rsidR="00BA3596" w:rsidRPr="00FE1F60" w:rsidRDefault="00BA3596">
      <w:pPr>
        <w:spacing w:after="0"/>
        <w:ind w:right="134"/>
        <w:jc w:val="right"/>
        <w:rPr>
          <w:sz w:val="20"/>
          <w:szCs w:val="20"/>
          <w:lang w:val="en-US"/>
        </w:rPr>
      </w:pPr>
      <w:r w:rsidRPr="00FE1F60">
        <w:rPr>
          <w:noProof/>
          <w:sz w:val="20"/>
          <w:szCs w:val="20"/>
          <w:lang w:eastAsia="nb-NO"/>
        </w:rPr>
        <w:drawing>
          <wp:inline distT="0" distB="0" distL="0" distR="0">
            <wp:extent cx="5945505" cy="227940"/>
            <wp:effectExtent l="0" t="0" r="0" b="0"/>
            <wp:docPr id="727" name="Picture 72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7" name="Picture 727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945505" cy="22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UpToDate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87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Patient education: Delirium (confusion) (The Basics)</w:t>
        </w:r>
      </w:hyperlink>
      <w:hyperlink r:id="rId88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20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89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Patient</w:t>
        </w:r>
      </w:hyperlink>
      <w:hyperlink r:id="rId90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 xml:space="preserve"> </w:t>
        </w:r>
      </w:hyperlink>
      <w:hyperlink r:id="rId91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education: Delirium</w:t>
        </w:r>
      </w:hyperlink>
      <w:hyperlink r:id="rId92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 xml:space="preserve"> </w:t>
        </w:r>
      </w:hyperlink>
      <w:hyperlink r:id="rId93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(Beyond the Basics)</w:t>
        </w:r>
      </w:hyperlink>
      <w:hyperlink r:id="rId94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8)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BMJ Best Practice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Ingen funn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NEL, Norsk elektronisk legehåndbok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95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</w:t>
        </w:r>
      </w:hyperlink>
      <w:hyperlink r:id="rId96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18)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Clinical Key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97" w:anchor="!/content/patient_handout/5-s2.0-pe_8fc77b0c-28fb-4c05-b7e9-ea4f89ccfb02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Delirium</w:t>
        </w:r>
      </w:hyperlink>
      <w:hyperlink r:id="rId98" w:anchor="!/content/patient_handout/5-s2.0-pe_8fc77b0c-28fb-4c05-b7e9-ea4f89ccfb02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20) </w:t>
      </w:r>
    </w:p>
    <w:p w:rsidR="00BA3596" w:rsidRPr="00FE1F60" w:rsidRDefault="0016782F">
      <w:pPr>
        <w:spacing w:after="5" w:line="250" w:lineRule="auto"/>
        <w:ind w:left="-5" w:right="258" w:hanging="10"/>
        <w:rPr>
          <w:sz w:val="20"/>
          <w:szCs w:val="20"/>
          <w:lang w:val="en-US"/>
        </w:rPr>
      </w:pPr>
      <w:hyperlink r:id="rId99" w:anchor="!/content/patient_handout/5-s2.0-pe_adf565b8-7ea0-4ae7-8eda-1500981126db">
        <w:r w:rsidR="00BA3596"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  <w:lang w:val="en-US"/>
          </w:rPr>
          <w:t>Confusion</w:t>
        </w:r>
      </w:hyperlink>
      <w:hyperlink r:id="rId100" w:anchor="!/content/patient_handout/5-s2.0-pe_adf565b8-7ea0-4ae7-8eda-1500981126db">
        <w:r w:rsidR="00BA3596" w:rsidRPr="00FE1F60">
          <w:rPr>
            <w:rFonts w:ascii="Calibri" w:eastAsia="Calibri" w:hAnsi="Calibri" w:cs="Calibri"/>
            <w:sz w:val="20"/>
            <w:szCs w:val="20"/>
            <w:lang w:val="en-US"/>
          </w:rPr>
          <w:t xml:space="preserve"> </w:t>
        </w:r>
      </w:hyperlink>
      <w:r w:rsidR="00BA3596" w:rsidRPr="00FE1F60">
        <w:rPr>
          <w:rFonts w:ascii="Calibri" w:eastAsia="Calibri" w:hAnsi="Calibri" w:cs="Calibri"/>
          <w:sz w:val="20"/>
          <w:szCs w:val="20"/>
          <w:lang w:val="en-US"/>
        </w:rPr>
        <w:t xml:space="preserve">(2020)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</w:t>
      </w:r>
    </w:p>
    <w:p w:rsidR="00BA3596" w:rsidRPr="00FE1F60" w:rsidRDefault="00BA3596">
      <w:pPr>
        <w:spacing w:after="0"/>
        <w:ind w:left="10" w:right="172" w:hanging="10"/>
        <w:jc w:val="right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   </w:t>
      </w:r>
      <w:r w:rsidRPr="00FE1F60">
        <w:rPr>
          <w:rFonts w:ascii="Calibri" w:eastAsia="Calibri" w:hAnsi="Calibri" w:cs="Calibri"/>
          <w:sz w:val="20"/>
          <w:szCs w:val="20"/>
        </w:rPr>
        <w:t>[</w:t>
      </w:r>
      <w:r w:rsidRPr="00FE1F60">
        <w:rPr>
          <w:rFonts w:ascii="Calibri" w:eastAsia="Calibri" w:hAnsi="Calibri" w:cs="Calibri"/>
          <w:color w:val="0000FF"/>
          <w:sz w:val="20"/>
          <w:szCs w:val="20"/>
        </w:rPr>
        <w:t>Tilbake til toppen</w:t>
      </w:r>
      <w:r w:rsidRPr="00FE1F60">
        <w:rPr>
          <w:rFonts w:ascii="Calibri" w:eastAsia="Calibri" w:hAnsi="Calibri" w:cs="Calibri"/>
          <w:sz w:val="20"/>
          <w:szCs w:val="20"/>
        </w:rPr>
        <w:t xml:space="preserve">] </w:t>
      </w:r>
    </w:p>
    <w:p w:rsidR="00BA3596" w:rsidRPr="00FE1F60" w:rsidRDefault="00BA3596">
      <w:pPr>
        <w:spacing w:after="0"/>
        <w:ind w:right="134"/>
        <w:jc w:val="right"/>
        <w:rPr>
          <w:sz w:val="20"/>
          <w:szCs w:val="20"/>
        </w:rPr>
      </w:pPr>
      <w:r w:rsidRPr="00FE1F60">
        <w:rPr>
          <w:noProof/>
          <w:sz w:val="20"/>
          <w:szCs w:val="20"/>
          <w:lang w:eastAsia="nb-NO"/>
        </w:rPr>
        <w:drawing>
          <wp:inline distT="0" distB="0" distL="0" distR="0">
            <wp:extent cx="5945505" cy="227940"/>
            <wp:effectExtent l="0" t="0" r="0" b="0"/>
            <wp:docPr id="729" name="Picture 72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9" name="Picture 729"/>
                    <pic:cNvPicPr/>
                  </pic:nvPicPr>
                  <pic:blipFill>
                    <a:blip r:embed="rId101"/>
                    <a:stretch>
                      <a:fillRect/>
                    </a:stretch>
                  </pic:blipFill>
                  <pic:spPr>
                    <a:xfrm>
                      <a:off x="0" y="0"/>
                      <a:ext cx="5945505" cy="22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Se vedlegg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ind w:left="10" w:right="172" w:hanging="10"/>
        <w:jc w:val="right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  [</w:t>
      </w:r>
      <w:r w:rsidRPr="00FE1F60">
        <w:rPr>
          <w:rFonts w:ascii="Calibri" w:eastAsia="Calibri" w:hAnsi="Calibri" w:cs="Calibri"/>
          <w:color w:val="0000FF"/>
          <w:sz w:val="20"/>
          <w:szCs w:val="20"/>
        </w:rPr>
        <w:t>Tilbake til toppen</w:t>
      </w:r>
      <w:r w:rsidRPr="00FE1F60">
        <w:rPr>
          <w:rFonts w:ascii="Calibri" w:eastAsia="Calibri" w:hAnsi="Calibri" w:cs="Calibri"/>
          <w:sz w:val="20"/>
          <w:szCs w:val="20"/>
        </w:rPr>
        <w:t xml:space="preserve">] </w:t>
      </w:r>
    </w:p>
    <w:p w:rsidR="00BA3596" w:rsidRPr="00FE1F60" w:rsidRDefault="00BA3596">
      <w:pPr>
        <w:spacing w:after="0"/>
        <w:ind w:right="134"/>
        <w:jc w:val="right"/>
        <w:rPr>
          <w:sz w:val="20"/>
          <w:szCs w:val="20"/>
        </w:rPr>
      </w:pPr>
      <w:r w:rsidRPr="00FE1F60">
        <w:rPr>
          <w:noProof/>
          <w:sz w:val="20"/>
          <w:szCs w:val="20"/>
          <w:lang w:eastAsia="nb-NO"/>
        </w:rPr>
        <w:drawing>
          <wp:inline distT="0" distB="0" distL="0" distR="0">
            <wp:extent cx="5945505" cy="227940"/>
            <wp:effectExtent l="0" t="0" r="0" b="0"/>
            <wp:docPr id="731" name="Picture 73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" name="Picture 731"/>
                    <pic:cNvPicPr/>
                  </pic:nvPicPr>
                  <pic:blipFill>
                    <a:blip r:embed="rId102"/>
                    <a:stretch>
                      <a:fillRect/>
                    </a:stretch>
                  </pic:blipFill>
                  <pic:spPr>
                    <a:xfrm>
                      <a:off x="0" y="0"/>
                      <a:ext cx="5945505" cy="22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tbl>
      <w:tblPr>
        <w:tblStyle w:val="TableGrid"/>
        <w:tblW w:w="7677" w:type="dxa"/>
        <w:tblInd w:w="7" w:type="dxa"/>
        <w:tblCellMar>
          <w:top w:w="70" w:type="dxa"/>
        </w:tblCellMar>
        <w:tblLook w:val="04A0" w:firstRow="1" w:lastRow="0" w:firstColumn="1" w:lastColumn="0" w:noHBand="0" w:noVBand="1"/>
      </w:tblPr>
      <w:tblGrid>
        <w:gridCol w:w="189"/>
        <w:gridCol w:w="1656"/>
        <w:gridCol w:w="2711"/>
        <w:gridCol w:w="3121"/>
      </w:tblGrid>
      <w:tr w:rsidR="00BA3596" w:rsidRPr="00FE1F60">
        <w:trPr>
          <w:trHeight w:val="338"/>
        </w:trPr>
        <w:tc>
          <w:tcPr>
            <w:tcW w:w="1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</w:tc>
        <w:tc>
          <w:tcPr>
            <w:tcW w:w="16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4"/>
              <w:jc w:val="both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Medline (MeSH)</w:t>
            </w:r>
          </w:p>
        </w:tc>
        <w:tc>
          <w:tcPr>
            <w:tcW w:w="271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-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Embase </w:t>
            </w:r>
          </w:p>
        </w:tc>
        <w:tc>
          <w:tcPr>
            <w:tcW w:w="31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Tekstord </w:t>
            </w:r>
          </w:p>
        </w:tc>
      </w:tr>
      <w:tr w:rsidR="00BA3596" w:rsidRPr="00FE1F60" w:rsidTr="00FD7926">
        <w:trPr>
          <w:trHeight w:val="946"/>
        </w:trPr>
        <w:tc>
          <w:tcPr>
            <w:tcW w:w="1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7"/>
              <w:jc w:val="both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P </w:t>
            </w:r>
          </w:p>
        </w:tc>
        <w:tc>
          <w:tcPr>
            <w:tcW w:w="16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  <w:p w:rsidR="00BA3596" w:rsidRPr="00FE1F60" w:rsidRDefault="00BA3596" w:rsidP="00FD792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Delirium </w:t>
            </w:r>
          </w:p>
          <w:p w:rsidR="00BA3596" w:rsidRPr="00FE1F60" w:rsidRDefault="00BA3596" w:rsidP="00FD792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Confusion </w:t>
            </w:r>
          </w:p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Aged </w:t>
            </w:r>
          </w:p>
          <w:p w:rsidR="00BA3596" w:rsidRPr="00FE1F60" w:rsidRDefault="00BA3596" w:rsidP="00FE1F60">
            <w:pPr>
              <w:rPr>
                <w:sz w:val="20"/>
                <w:szCs w:val="20"/>
              </w:rPr>
            </w:pPr>
          </w:p>
        </w:tc>
        <w:tc>
          <w:tcPr>
            <w:tcW w:w="271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  <w:p w:rsidR="00BA3596" w:rsidRPr="00FE1F60" w:rsidRDefault="00BA3596" w:rsidP="00FD792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Delirium  </w:t>
            </w:r>
          </w:p>
          <w:p w:rsidR="00BA3596" w:rsidRPr="00FE1F60" w:rsidRDefault="00BA3596" w:rsidP="00FD792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Confusion </w:t>
            </w:r>
          </w:p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Acute Confusion </w:t>
            </w:r>
          </w:p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</w:t>
            </w:r>
          </w:p>
        </w:tc>
        <w:tc>
          <w:tcPr>
            <w:tcW w:w="31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Acute </w:t>
            </w:r>
          </w:p>
        </w:tc>
      </w:tr>
      <w:tr w:rsidR="00BA3596" w:rsidRPr="00FE1F60">
        <w:trPr>
          <w:trHeight w:val="706"/>
        </w:trPr>
        <w:tc>
          <w:tcPr>
            <w:tcW w:w="1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I </w:t>
            </w:r>
          </w:p>
        </w:tc>
        <w:tc>
          <w:tcPr>
            <w:tcW w:w="16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</w:tc>
        <w:tc>
          <w:tcPr>
            <w:tcW w:w="271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</w:t>
            </w:r>
          </w:p>
        </w:tc>
        <w:tc>
          <w:tcPr>
            <w:tcW w:w="31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</w:t>
            </w:r>
          </w:p>
        </w:tc>
      </w:tr>
      <w:tr w:rsidR="00BA3596" w:rsidRPr="00FE1F60">
        <w:trPr>
          <w:trHeight w:val="706"/>
        </w:trPr>
        <w:tc>
          <w:tcPr>
            <w:tcW w:w="1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7"/>
              <w:jc w:val="both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C </w:t>
            </w:r>
          </w:p>
        </w:tc>
        <w:tc>
          <w:tcPr>
            <w:tcW w:w="16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</w:tc>
        <w:tc>
          <w:tcPr>
            <w:tcW w:w="271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</w:t>
            </w:r>
          </w:p>
        </w:tc>
        <w:tc>
          <w:tcPr>
            <w:tcW w:w="31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</w:tc>
      </w:tr>
      <w:tr w:rsidR="00BA3596" w:rsidRPr="00FE1F60">
        <w:trPr>
          <w:trHeight w:val="706"/>
        </w:trPr>
        <w:tc>
          <w:tcPr>
            <w:tcW w:w="19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7"/>
              <w:jc w:val="both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>O</w:t>
            </w:r>
          </w:p>
        </w:tc>
        <w:tc>
          <w:tcPr>
            <w:tcW w:w="165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-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 </w:t>
            </w:r>
          </w:p>
        </w:tc>
        <w:tc>
          <w:tcPr>
            <w:tcW w:w="271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  <w:p w:rsidR="00BA3596" w:rsidRPr="00FE1F60" w:rsidRDefault="00BA3596">
            <w:pPr>
              <w:ind w:left="14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</w:t>
            </w:r>
          </w:p>
        </w:tc>
        <w:tc>
          <w:tcPr>
            <w:tcW w:w="312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:rsidR="00BA3596" w:rsidRPr="00FE1F60" w:rsidRDefault="00BA3596">
            <w:pPr>
              <w:ind w:left="17"/>
              <w:rPr>
                <w:sz w:val="20"/>
                <w:szCs w:val="20"/>
              </w:rPr>
            </w:pPr>
            <w:r w:rsidRPr="00FE1F60">
              <w:rPr>
                <w:rFonts w:ascii="Calibri" w:eastAsia="Calibri" w:hAnsi="Calibri" w:cs="Calibri"/>
                <w:sz w:val="20"/>
                <w:szCs w:val="20"/>
              </w:rPr>
              <w:t xml:space="preserve">  </w:t>
            </w:r>
          </w:p>
        </w:tc>
      </w:tr>
    </w:tbl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ind w:left="10" w:right="172" w:hanging="10"/>
        <w:jc w:val="right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  [</w:t>
      </w:r>
      <w:r w:rsidRPr="00FE1F60">
        <w:rPr>
          <w:rFonts w:ascii="Calibri" w:eastAsia="Calibri" w:hAnsi="Calibri" w:cs="Calibri"/>
          <w:color w:val="0000FF"/>
          <w:sz w:val="20"/>
          <w:szCs w:val="20"/>
        </w:rPr>
        <w:t>Tilbake til toppen</w:t>
      </w:r>
      <w:r w:rsidRPr="00FE1F60">
        <w:rPr>
          <w:rFonts w:ascii="Calibri" w:eastAsia="Calibri" w:hAnsi="Calibri" w:cs="Calibri"/>
          <w:sz w:val="20"/>
          <w:szCs w:val="20"/>
        </w:rPr>
        <w:t xml:space="preserve">] </w:t>
      </w:r>
    </w:p>
    <w:p w:rsidR="00BA3596" w:rsidRPr="00FE1F60" w:rsidRDefault="00BA3596">
      <w:pPr>
        <w:spacing w:after="0"/>
        <w:ind w:right="134"/>
        <w:jc w:val="right"/>
        <w:rPr>
          <w:sz w:val="20"/>
          <w:szCs w:val="20"/>
        </w:rPr>
      </w:pPr>
      <w:r w:rsidRPr="00FE1F60">
        <w:rPr>
          <w:noProof/>
          <w:sz w:val="20"/>
          <w:szCs w:val="20"/>
          <w:lang w:eastAsia="nb-NO"/>
        </w:rPr>
        <w:drawing>
          <wp:inline distT="0" distB="0" distL="0" distR="0">
            <wp:extent cx="5945505" cy="227940"/>
            <wp:effectExtent l="0" t="0" r="0" b="0"/>
            <wp:docPr id="869" name="Picture 869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9" name="Picture 869"/>
                    <pic:cNvPicPr/>
                  </pic:nvPicPr>
                  <pic:blipFill>
                    <a:blip r:embed="rId103"/>
                    <a:stretch>
                      <a:fillRect/>
                    </a:stretch>
                  </pic:blipFill>
                  <pic:spPr>
                    <a:xfrm>
                      <a:off x="0" y="0"/>
                      <a:ext cx="5945505" cy="22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Oppsummert forskning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Helsedirektoratet: delirium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Nasjonalt nettverk for fagprosedyrer: delirium </w:t>
      </w:r>
    </w:p>
    <w:p w:rsidR="00BA3596" w:rsidRPr="00B37314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B37314">
        <w:rPr>
          <w:rFonts w:ascii="Calibri" w:eastAsia="Calibri" w:hAnsi="Calibri" w:cs="Calibri"/>
          <w:sz w:val="20"/>
          <w:szCs w:val="20"/>
          <w:lang w:val="en-US"/>
        </w:rPr>
        <w:t>Vårdhandboken: lista skumlest</w:t>
      </w:r>
      <w:r w:rsidRPr="00B37314">
        <w:rPr>
          <w:rFonts w:ascii="Microsoft JhengHei UI" w:eastAsia="Microsoft JhengHei UI" w:hAnsi="Microsoft JhengHei UI" w:cs="Microsoft JhengHei UI"/>
          <w:sz w:val="20"/>
          <w:szCs w:val="20"/>
          <w:lang w:val="en-US"/>
        </w:rPr>
        <w:t xml:space="preserve"> </w:t>
      </w:r>
    </w:p>
    <w:p w:rsidR="00BA3596" w:rsidRPr="00B37314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B37314">
        <w:rPr>
          <w:rFonts w:ascii="Calibri" w:eastAsia="Calibri" w:hAnsi="Calibri" w:cs="Calibri"/>
          <w:sz w:val="20"/>
          <w:szCs w:val="20"/>
          <w:lang w:val="en-US"/>
        </w:rPr>
        <w:t xml:space="preserve">NHS NICE Pathways: delirium, confusio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NHS NICE Guidelines: delirium, confusio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Kliniske retningslinjer, Danmark: delirium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UpToDate: delirium, confusio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BMJ Best Practice: delirium, confusio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ClinicalKey: delirium, confusio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NEL, Norsk elektronisk legehåndbok: delirium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Systematiske oversikter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Cochrane Reviews: delirium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Pasientinformasjon 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UpToDate: delirium, confusio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  <w:lang w:val="en-US"/>
        </w:rPr>
      </w:pPr>
      <w:r w:rsidRPr="00FE1F60">
        <w:rPr>
          <w:rFonts w:ascii="Calibri" w:eastAsia="Calibri" w:hAnsi="Calibri" w:cs="Calibri"/>
          <w:sz w:val="20"/>
          <w:szCs w:val="20"/>
          <w:lang w:val="en-US"/>
        </w:rPr>
        <w:t xml:space="preserve">BMJ Best Practice: delirium, confusion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NEL, Norsk elektronisk legehåndbok: delirium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ClinicalKey: delirium, confusion 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ind w:left="10" w:right="172" w:hanging="10"/>
        <w:jc w:val="right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  [</w:t>
      </w:r>
      <w:r w:rsidRPr="00FE1F60">
        <w:rPr>
          <w:rFonts w:ascii="Calibri" w:eastAsia="Calibri" w:hAnsi="Calibri" w:cs="Calibri"/>
          <w:color w:val="0000FF"/>
          <w:sz w:val="20"/>
          <w:szCs w:val="20"/>
        </w:rPr>
        <w:t>Tilbake til toppen</w:t>
      </w:r>
      <w:r w:rsidRPr="00FE1F60">
        <w:rPr>
          <w:rFonts w:ascii="Calibri" w:eastAsia="Calibri" w:hAnsi="Calibri" w:cs="Calibri"/>
          <w:sz w:val="20"/>
          <w:szCs w:val="20"/>
        </w:rPr>
        <w:t xml:space="preserve">] </w:t>
      </w:r>
    </w:p>
    <w:p w:rsidR="00BA3596" w:rsidRPr="00FE1F60" w:rsidRDefault="00BA3596">
      <w:pPr>
        <w:spacing w:after="0"/>
        <w:ind w:right="134"/>
        <w:jc w:val="right"/>
        <w:rPr>
          <w:sz w:val="20"/>
          <w:szCs w:val="20"/>
        </w:rPr>
      </w:pPr>
      <w:r w:rsidRPr="00FE1F60">
        <w:rPr>
          <w:noProof/>
          <w:sz w:val="20"/>
          <w:szCs w:val="20"/>
          <w:lang w:eastAsia="nb-NO"/>
        </w:rPr>
        <w:drawing>
          <wp:inline distT="0" distB="0" distL="0" distR="0">
            <wp:extent cx="5945505" cy="227940"/>
            <wp:effectExtent l="0" t="0" r="0" b="0"/>
            <wp:docPr id="871" name="Picture 87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1" name="Picture 871"/>
                    <pic:cNvPicPr/>
                  </pic:nvPicPr>
                  <pic:blipFill>
                    <a:blip r:embed="rId104"/>
                    <a:stretch>
                      <a:fillRect/>
                    </a:stretch>
                  </pic:blipFill>
                  <pic:spPr>
                    <a:xfrm>
                      <a:off x="0" y="0"/>
                      <a:ext cx="5945505" cy="22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28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I dette litteratursøket er det kun søkt i kilder som har gjennomgått en kvalitetskontroll, og som vi har merket grønn. Finner ikke arbeidsgruppa svar på alle spørsmål kan det bestilles et utvidet litteratursøk hvor det søkes i enkeltstudier. Vær oppmerksom på at artiklene da må kvalitetssikres med </w:t>
      </w:r>
      <w:hyperlink r:id="rId105">
        <w:r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sjekklister</w:t>
        </w:r>
      </w:hyperlink>
      <w:hyperlink r:id="rId106">
        <w:r w:rsidRPr="00FE1F60">
          <w:rPr>
            <w:rFonts w:ascii="Calibri" w:eastAsia="Calibri" w:hAnsi="Calibri" w:cs="Calibri"/>
            <w:sz w:val="20"/>
            <w:szCs w:val="20"/>
          </w:rPr>
          <w:t xml:space="preserve"> </w:t>
        </w:r>
      </w:hyperlink>
      <w:r w:rsidRPr="00FE1F60">
        <w:rPr>
          <w:rFonts w:ascii="Calibri" w:eastAsia="Calibri" w:hAnsi="Calibri" w:cs="Calibri"/>
          <w:sz w:val="20"/>
          <w:szCs w:val="20"/>
        </w:rPr>
        <w:t xml:space="preserve">fra Nasjonalt kunnskapssenter for helsetjenesten.  </w:t>
      </w:r>
    </w:p>
    <w:p w:rsidR="00BA3596" w:rsidRPr="00FE1F60" w:rsidRDefault="00BA3596">
      <w:pPr>
        <w:spacing w:after="2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TIPS! På nettsiden </w:t>
      </w:r>
      <w:hyperlink r:id="rId107">
        <w:r w:rsidRPr="00FE1F60">
          <w:rPr>
            <w:rFonts w:ascii="Calibri" w:eastAsia="Calibri" w:hAnsi="Calibri" w:cs="Calibri"/>
            <w:color w:val="0000FF"/>
            <w:sz w:val="20"/>
            <w:szCs w:val="20"/>
            <w:u w:val="single" w:color="0000FF"/>
          </w:rPr>
          <w:t>Sunn skepsis</w:t>
        </w:r>
      </w:hyperlink>
      <w:hyperlink r:id="rId108">
        <w:r w:rsidRPr="00FE1F60">
          <w:rPr>
            <w:rFonts w:ascii="Calibri" w:eastAsia="Calibri" w:hAnsi="Calibri" w:cs="Calibri"/>
            <w:sz w:val="20"/>
            <w:szCs w:val="20"/>
          </w:rPr>
          <w:t xml:space="preserve"> </w:t>
        </w:r>
      </w:hyperlink>
      <w:r w:rsidRPr="00FE1F60">
        <w:rPr>
          <w:rFonts w:ascii="Calibri" w:eastAsia="Calibri" w:hAnsi="Calibri" w:cs="Calibri"/>
          <w:sz w:val="20"/>
          <w:szCs w:val="20"/>
        </w:rPr>
        <w:t xml:space="preserve">forklares det hvordan kvalitetsvurdering av pasientinformasjon skal gjøres.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Pr="00FE1F60" w:rsidRDefault="00BA3596">
      <w:pPr>
        <w:spacing w:after="5" w:line="250" w:lineRule="auto"/>
        <w:ind w:left="-5" w:right="449" w:hanging="1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OBS! NEL (Norsk elektronisk legehåndbok) og Clinical Key er kun tilgjengelig på Sykehuset Innlandets nettverk på SIKT-plattformen. </w:t>
      </w:r>
    </w:p>
    <w:p w:rsidR="00BA3596" w:rsidRPr="00FE1F60" w:rsidRDefault="00BA3596">
      <w:pPr>
        <w:spacing w:after="0"/>
        <w:rPr>
          <w:sz w:val="20"/>
          <w:szCs w:val="20"/>
        </w:rPr>
      </w:pPr>
      <w:r w:rsidRPr="00FE1F60">
        <w:rPr>
          <w:rFonts w:ascii="Calibri" w:eastAsia="Calibri" w:hAnsi="Calibri" w:cs="Calibri"/>
          <w:sz w:val="20"/>
          <w:szCs w:val="20"/>
        </w:rPr>
        <w:t xml:space="preserve"> </w:t>
      </w:r>
    </w:p>
    <w:p w:rsidR="00BA3596" w:rsidRDefault="00BA3596"/>
    <w:p w:rsidR="00BA3596" w:rsidRPr="0041537A" w:rsidRDefault="00BA3596">
      <w:pPr>
        <w:rPr>
          <w:rFonts w:ascii="Calibri" w:hAnsi="Calibri" w:cs="Calibri"/>
          <w:sz w:val="18"/>
          <w:szCs w:val="18"/>
        </w:rPr>
      </w:pPr>
    </w:p>
    <w:sectPr w:rsidR="00BA3596" w:rsidRPr="0041537A">
      <w:headerReference w:type="even" r:id="rId109"/>
      <w:headerReference w:type="default" r:id="rId110"/>
      <w:footerReference w:type="even" r:id="rId111"/>
      <w:footerReference w:type="default" r:id="rId112"/>
      <w:headerReference w:type="first" r:id="rId113"/>
      <w:footerReference w:type="first" r:id="rId11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63736" w:rsidRDefault="00863736" w:rsidP="0041537A">
      <w:pPr>
        <w:spacing w:after="0" w:line="240" w:lineRule="auto"/>
      </w:pPr>
      <w:r>
        <w:separator/>
      </w:r>
    </w:p>
  </w:endnote>
  <w:endnote w:type="continuationSeparator" w:id="0">
    <w:p w:rsidR="00863736" w:rsidRDefault="00863736" w:rsidP="004153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761FB" w:rsidRDefault="002761FB">
    <w:pPr>
      <w:pStyle w:val="Bunnteks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sz w:val="18"/>
        <w:szCs w:val="18"/>
      </w:rPr>
      <w:id w:val="-2063549273"/>
      <w:docPartObj>
        <w:docPartGallery w:val="Page Numbers (Bottom of Page)"/>
        <w:docPartUnique/>
      </w:docPartObj>
    </w:sdtPr>
    <w:sdtEndPr/>
    <w:sdtContent>
      <w:sdt>
        <w:sdtPr>
          <w:rPr>
            <w:sz w:val="18"/>
            <w:szCs w:val="18"/>
          </w:rPr>
          <w:id w:val="-1769616900"/>
          <w:docPartObj>
            <w:docPartGallery w:val="Page Numbers (Top of Page)"/>
            <w:docPartUnique/>
          </w:docPartObj>
        </w:sdtPr>
        <w:sdtEndPr/>
        <w:sdtContent>
          <w:p w:rsidR="00FE659D" w:rsidRPr="0041537A" w:rsidRDefault="002761FB" w:rsidP="00AC1221">
            <w:pPr>
              <w:pStyle w:val="Bunntekst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ist endret april</w:t>
            </w:r>
            <w:r w:rsidR="00AC1221">
              <w:rPr>
                <w:sz w:val="18"/>
                <w:szCs w:val="18"/>
              </w:rPr>
              <w:t xml:space="preserve"> 21</w:t>
            </w:r>
            <w:r w:rsidR="00AC1221">
              <w:rPr>
                <w:sz w:val="18"/>
                <w:szCs w:val="18"/>
              </w:rPr>
              <w:tab/>
            </w:r>
            <w:r w:rsidR="00AC1221">
              <w:rPr>
                <w:sz w:val="18"/>
                <w:szCs w:val="18"/>
              </w:rPr>
              <w:tab/>
              <w:t xml:space="preserve"> </w:t>
            </w:r>
            <w:r w:rsidR="00FE659D" w:rsidRPr="0041537A">
              <w:rPr>
                <w:sz w:val="20"/>
                <w:szCs w:val="20"/>
              </w:rPr>
              <w:t xml:space="preserve">Side </w:t>
            </w:r>
            <w:r w:rsidR="00FE659D" w:rsidRPr="0041537A">
              <w:rPr>
                <w:bCs/>
                <w:sz w:val="20"/>
                <w:szCs w:val="20"/>
              </w:rPr>
              <w:fldChar w:fldCharType="begin"/>
            </w:r>
            <w:r w:rsidR="00FE659D" w:rsidRPr="0041537A">
              <w:rPr>
                <w:bCs/>
                <w:sz w:val="20"/>
                <w:szCs w:val="20"/>
              </w:rPr>
              <w:instrText>PAGE</w:instrText>
            </w:r>
            <w:r w:rsidR="00FE659D" w:rsidRPr="0041537A">
              <w:rPr>
                <w:bCs/>
                <w:sz w:val="20"/>
                <w:szCs w:val="20"/>
              </w:rPr>
              <w:fldChar w:fldCharType="separate"/>
            </w:r>
            <w:r w:rsidR="0016782F">
              <w:rPr>
                <w:bCs/>
                <w:noProof/>
                <w:sz w:val="20"/>
                <w:szCs w:val="20"/>
              </w:rPr>
              <w:t>1</w:t>
            </w:r>
            <w:r w:rsidR="00FE659D" w:rsidRPr="0041537A">
              <w:rPr>
                <w:bCs/>
                <w:sz w:val="20"/>
                <w:szCs w:val="20"/>
              </w:rPr>
              <w:fldChar w:fldCharType="end"/>
            </w:r>
            <w:r w:rsidR="00FE659D" w:rsidRPr="0041537A">
              <w:rPr>
                <w:sz w:val="20"/>
                <w:szCs w:val="20"/>
              </w:rPr>
              <w:t xml:space="preserve"> av </w:t>
            </w:r>
            <w:r w:rsidR="00FE659D" w:rsidRPr="0041537A">
              <w:rPr>
                <w:bCs/>
                <w:sz w:val="20"/>
                <w:szCs w:val="20"/>
              </w:rPr>
              <w:fldChar w:fldCharType="begin"/>
            </w:r>
            <w:r w:rsidR="00FE659D" w:rsidRPr="0041537A">
              <w:rPr>
                <w:bCs/>
                <w:sz w:val="20"/>
                <w:szCs w:val="20"/>
              </w:rPr>
              <w:instrText>NUMPAGES</w:instrText>
            </w:r>
            <w:r w:rsidR="00FE659D" w:rsidRPr="0041537A">
              <w:rPr>
                <w:bCs/>
                <w:sz w:val="20"/>
                <w:szCs w:val="20"/>
              </w:rPr>
              <w:fldChar w:fldCharType="separate"/>
            </w:r>
            <w:r w:rsidR="0016782F">
              <w:rPr>
                <w:bCs/>
                <w:noProof/>
                <w:sz w:val="20"/>
                <w:szCs w:val="20"/>
              </w:rPr>
              <w:t>10</w:t>
            </w:r>
            <w:r w:rsidR="00FE659D" w:rsidRPr="0041537A">
              <w:rPr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:rsidR="00FE659D" w:rsidRDefault="00FE659D">
    <w:pPr>
      <w:pStyle w:val="Bunnteks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761FB" w:rsidRDefault="002761FB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63736" w:rsidRDefault="00863736" w:rsidP="0041537A">
      <w:pPr>
        <w:spacing w:after="0" w:line="240" w:lineRule="auto"/>
      </w:pPr>
      <w:r>
        <w:separator/>
      </w:r>
    </w:p>
  </w:footnote>
  <w:footnote w:type="continuationSeparator" w:id="0">
    <w:p w:rsidR="00863736" w:rsidRDefault="00863736" w:rsidP="004153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761FB" w:rsidRDefault="002761FB">
    <w:pPr>
      <w:pStyle w:val="Toppteks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E659D" w:rsidRDefault="00FE659D">
    <w:pPr>
      <w:pStyle w:val="Topptekst"/>
      <w:rPr>
        <w:rStyle w:val="Sterk"/>
        <w:sz w:val="28"/>
      </w:rPr>
    </w:pPr>
    <w:r>
      <w:rPr>
        <w:rStyle w:val="Sterk"/>
        <w:sz w:val="28"/>
      </w:rPr>
      <w:t>N</w:t>
    </w:r>
    <w:r w:rsidRPr="0041537A">
      <w:rPr>
        <w:rStyle w:val="Sterk"/>
        <w:sz w:val="28"/>
      </w:rPr>
      <w:t xml:space="preserve">asjonal veiledende plan </w:t>
    </w:r>
    <w:r>
      <w:rPr>
        <w:rStyle w:val="Sterk"/>
        <w:sz w:val="28"/>
      </w:rPr>
      <w:t xml:space="preserve">for </w:t>
    </w:r>
    <w:r w:rsidR="00186BBC">
      <w:rPr>
        <w:rStyle w:val="Sterk"/>
        <w:sz w:val="28"/>
      </w:rPr>
      <w:t xml:space="preserve">sykepleiepraksis: Forvirring - </w:t>
    </w:r>
    <w:r w:rsidR="00C61F20">
      <w:rPr>
        <w:rStyle w:val="Sterk"/>
        <w:sz w:val="28"/>
      </w:rPr>
      <w:t>a</w:t>
    </w:r>
    <w:r>
      <w:rPr>
        <w:rStyle w:val="Sterk"/>
        <w:sz w:val="28"/>
      </w:rPr>
      <w:t>kutt</w:t>
    </w:r>
  </w:p>
  <w:p w:rsidR="00FE659D" w:rsidRPr="0041537A" w:rsidRDefault="00FE659D">
    <w:pPr>
      <w:pStyle w:val="Topptekst"/>
      <w:rPr>
        <w:rStyle w:val="Sterk"/>
        <w:sz w:val="2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761FB" w:rsidRDefault="002761FB">
    <w:pPr>
      <w:pStyle w:val="Toppteks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F0A5630"/>
    <w:multiLevelType w:val="hybridMultilevel"/>
    <w:tmpl w:val="6870EE48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0A65084"/>
    <w:multiLevelType w:val="hybridMultilevel"/>
    <w:tmpl w:val="4DE01768"/>
    <w:lvl w:ilvl="0" w:tplc="BAC48AEC">
      <w:start w:val="1"/>
      <w:numFmt w:val="decimal"/>
      <w:lvlText w:val="%1)"/>
      <w:lvlJc w:val="left"/>
      <w:pPr>
        <w:tabs>
          <w:tab w:val="num" w:pos="737"/>
        </w:tabs>
        <w:ind w:left="737" w:hanging="34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50"/>
  <w:defaultTabStop w:val="708"/>
  <w:hyphenationZone w:val="425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dvete05559wmetadq520z95559w2xsx2td&quot;&gt;My EndNote Library&lt;record-ids&gt;&lt;item&gt;55&lt;/item&gt;&lt;item&gt;56&lt;/item&gt;&lt;item&gt;57&lt;/item&gt;&lt;item&gt;58&lt;/item&gt;&lt;item&gt;59&lt;/item&gt;&lt;/record-ids&gt;&lt;/item&gt;&lt;/Libraries&gt;"/>
  </w:docVars>
  <w:rsids>
    <w:rsidRoot w:val="0041537A"/>
    <w:rsid w:val="0004387A"/>
    <w:rsid w:val="00077C74"/>
    <w:rsid w:val="000A6EF1"/>
    <w:rsid w:val="001556A3"/>
    <w:rsid w:val="0016782F"/>
    <w:rsid w:val="00186BBC"/>
    <w:rsid w:val="002125A9"/>
    <w:rsid w:val="00251856"/>
    <w:rsid w:val="00251EC2"/>
    <w:rsid w:val="002761FB"/>
    <w:rsid w:val="0028663E"/>
    <w:rsid w:val="003A308B"/>
    <w:rsid w:val="0041537A"/>
    <w:rsid w:val="00441D76"/>
    <w:rsid w:val="004573B4"/>
    <w:rsid w:val="00483806"/>
    <w:rsid w:val="004C1489"/>
    <w:rsid w:val="00500478"/>
    <w:rsid w:val="00546EF2"/>
    <w:rsid w:val="00595470"/>
    <w:rsid w:val="005F736F"/>
    <w:rsid w:val="00642473"/>
    <w:rsid w:val="0066698E"/>
    <w:rsid w:val="006B7161"/>
    <w:rsid w:val="006D057B"/>
    <w:rsid w:val="006D4651"/>
    <w:rsid w:val="007004C1"/>
    <w:rsid w:val="007333C9"/>
    <w:rsid w:val="00736DFA"/>
    <w:rsid w:val="0078594F"/>
    <w:rsid w:val="007E4721"/>
    <w:rsid w:val="00863736"/>
    <w:rsid w:val="008B2BEF"/>
    <w:rsid w:val="008C792B"/>
    <w:rsid w:val="00903DD6"/>
    <w:rsid w:val="00905CD8"/>
    <w:rsid w:val="009653C7"/>
    <w:rsid w:val="00A357B3"/>
    <w:rsid w:val="00A8663E"/>
    <w:rsid w:val="00AA5495"/>
    <w:rsid w:val="00AC1221"/>
    <w:rsid w:val="00AE30FC"/>
    <w:rsid w:val="00B37314"/>
    <w:rsid w:val="00B47420"/>
    <w:rsid w:val="00B8720A"/>
    <w:rsid w:val="00B90F81"/>
    <w:rsid w:val="00BA3596"/>
    <w:rsid w:val="00BA63DD"/>
    <w:rsid w:val="00BA7E56"/>
    <w:rsid w:val="00BF497F"/>
    <w:rsid w:val="00C24AE8"/>
    <w:rsid w:val="00C61F20"/>
    <w:rsid w:val="00C961F8"/>
    <w:rsid w:val="00D23201"/>
    <w:rsid w:val="00D60339"/>
    <w:rsid w:val="00DB5332"/>
    <w:rsid w:val="00DD31EE"/>
    <w:rsid w:val="00E15E27"/>
    <w:rsid w:val="00E35913"/>
    <w:rsid w:val="00E816D2"/>
    <w:rsid w:val="00FD7926"/>
    <w:rsid w:val="00FE65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,"/>
  <w:listSeparator w:val=";"/>
  <w15:chartTrackingRefBased/>
  <w15:docId w15:val="{D37DB8FD-B3A4-4CE5-AAA8-A39F22481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63DD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41537A"/>
  </w:style>
  <w:style w:type="paragraph" w:styleId="Bunntekst">
    <w:name w:val="footer"/>
    <w:basedOn w:val="Normal"/>
    <w:link w:val="BunntekstTegn"/>
    <w:uiPriority w:val="99"/>
    <w:unhideWhenUsed/>
    <w:rsid w:val="004153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41537A"/>
  </w:style>
  <w:style w:type="character" w:styleId="Sterk">
    <w:name w:val="Strong"/>
    <w:basedOn w:val="Standardskriftforavsnitt"/>
    <w:uiPriority w:val="22"/>
    <w:qFormat/>
    <w:rsid w:val="0041537A"/>
    <w:rPr>
      <w:b/>
      <w:bCs/>
    </w:rPr>
  </w:style>
  <w:style w:type="table" w:styleId="Tabellrutenett">
    <w:name w:val="Table Grid"/>
    <w:basedOn w:val="Vanligtabell"/>
    <w:uiPriority w:val="39"/>
    <w:rsid w:val="004153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vsnitt">
    <w:name w:val="List Paragraph"/>
    <w:basedOn w:val="Normal"/>
    <w:uiPriority w:val="34"/>
    <w:qFormat/>
    <w:rsid w:val="0041537A"/>
    <w:pPr>
      <w:ind w:left="720"/>
      <w:contextualSpacing/>
    </w:pPr>
  </w:style>
  <w:style w:type="paragraph" w:customStyle="1" w:styleId="Default">
    <w:name w:val="Default"/>
    <w:rsid w:val="00D23201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  <w:lang w:eastAsia="nb-NO"/>
    </w:rPr>
  </w:style>
  <w:style w:type="character" w:styleId="Hyperkobling">
    <w:name w:val="Hyperlink"/>
    <w:basedOn w:val="Standardskriftforavsnitt"/>
    <w:uiPriority w:val="99"/>
    <w:unhideWhenUsed/>
    <w:rsid w:val="000A6EF1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Tegn"/>
    <w:rsid w:val="00C961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C961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C961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C961F8"/>
    <w:rPr>
      <w:rFonts w:ascii="Calibri" w:hAnsi="Calibri" w:cs="Calibri"/>
      <w:noProof/>
      <w:lang w:val="en-US"/>
    </w:rPr>
  </w:style>
  <w:style w:type="table" w:customStyle="1" w:styleId="TableGrid">
    <w:name w:val="TableGrid"/>
    <w:rsid w:val="00BA3596"/>
    <w:pPr>
      <w:spacing w:after="0" w:line="240" w:lineRule="auto"/>
    </w:pPr>
    <w:rPr>
      <w:rFonts w:eastAsiaTheme="minorEastAsia"/>
      <w:lang w:eastAsia="nb-NO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styleId="Fulgthyperkobling">
    <w:name w:val="FollowedHyperlink"/>
    <w:basedOn w:val="Standardskriftforavsnitt"/>
    <w:uiPriority w:val="99"/>
    <w:semiHidden/>
    <w:unhideWhenUsed/>
    <w:rsid w:val="00FD7926"/>
    <w:rPr>
      <w:color w:val="954F72" w:themeColor="followedHyperlink"/>
      <w:u w:val="single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9653C7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9653C7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9653C7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9653C7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9653C7"/>
    <w:rPr>
      <w:b/>
      <w:bCs/>
      <w:sz w:val="20"/>
      <w:szCs w:val="20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9653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9653C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8338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ehandboken.ous-hf.no/document/56319?preview=true&amp;preview=true" TargetMode="External"/><Relationship Id="rId21" Type="http://schemas.openxmlformats.org/officeDocument/2006/relationships/hyperlink" Target="https://www.helsebiblioteket.no/fagprosedyrer/ferdige/delirium-ikke-farmakologisk-forebygging-og-identifisering-av-delirium-hos-intensivpasienter" TargetMode="External"/><Relationship Id="rId42" Type="http://schemas.openxmlformats.org/officeDocument/2006/relationships/hyperlink" Target="https://www.uptodate.com/contents/delirium-and-acute-confusional-states-prevention-treatment-and-prognosis?search=delirium&amp;source=search_result&amp;selectedTitle=2~150&amp;usage_type=default&amp;display_rank=2" TargetMode="External"/><Relationship Id="rId47" Type="http://schemas.openxmlformats.org/officeDocument/2006/relationships/hyperlink" Target="https://legehandboka.no/handboken/kliniske-kapitler/psykiatri/tilstander-og-sykdommer/ulike-sykdommer/delirium/" TargetMode="External"/><Relationship Id="rId63" Type="http://schemas.openxmlformats.org/officeDocument/2006/relationships/hyperlink" Target="https://www.cochranelibrary.com/cdsr/doi/10.1002/14651858.CD009537.pub3/full?cookiesEnabled" TargetMode="External"/><Relationship Id="rId68" Type="http://schemas.openxmlformats.org/officeDocument/2006/relationships/hyperlink" Target="https://www.cochranelibrary.com/cdsr/doi/10.1002/14651858.CD005594.pub3/full" TargetMode="External"/><Relationship Id="rId84" Type="http://schemas.openxmlformats.org/officeDocument/2006/relationships/hyperlink" Target="https://www.cochranelibrary.com/cdsr/doi/10.1002/14651858.CD005317.pub2/full" TargetMode="External"/><Relationship Id="rId89" Type="http://schemas.openxmlformats.org/officeDocument/2006/relationships/hyperlink" Target="https://www.uptodate.com/contents/delirium-beyond-the-basics?search=delirium&amp;source=search_result&amp;selectedTitle=2~150&amp;usage_type=default&amp;display_rank=2" TargetMode="External"/><Relationship Id="rId112" Type="http://schemas.openxmlformats.org/officeDocument/2006/relationships/footer" Target="footer2.xml"/><Relationship Id="rId16" Type="http://schemas.openxmlformats.org/officeDocument/2006/relationships/image" Target="media/image2.jpg"/><Relationship Id="rId107" Type="http://schemas.openxmlformats.org/officeDocument/2006/relationships/hyperlink" Target="http://www.sunnskepsis.no/" TargetMode="External"/><Relationship Id="rId11" Type="http://schemas.openxmlformats.org/officeDocument/2006/relationships/hyperlink" Target="https://search.ebscohost.com/login.aspx?direct=true&amp;db=nup&amp;AN=T704550&amp;site=nup-live&amp;scope=site" TargetMode="External"/><Relationship Id="rId32" Type="http://schemas.openxmlformats.org/officeDocument/2006/relationships/hyperlink" Target="https://pathways.nice.org.uk/pathways/delirium/delirium-overview" TargetMode="External"/><Relationship Id="rId37" Type="http://schemas.openxmlformats.org/officeDocument/2006/relationships/hyperlink" Target="https://www.uptodate.com/contents/diagnosis-of-delirium-and-confusional-states?search=delirium&amp;source=search_result&amp;selectedTitle=1~150&amp;usage_type=default&amp;display_rank=1" TargetMode="External"/><Relationship Id="rId53" Type="http://schemas.openxmlformats.org/officeDocument/2006/relationships/hyperlink" Target="https://www.cochranelibrary.com/cdsr/doi/10.1002/14651858.CD012670.pub2/full" TargetMode="External"/><Relationship Id="rId58" Type="http://schemas.openxmlformats.org/officeDocument/2006/relationships/hyperlink" Target="https://www.cochranelibrary.com/cdsr/doi/10.1002/14651858.CD011749.pub2/full" TargetMode="External"/><Relationship Id="rId74" Type="http://schemas.openxmlformats.org/officeDocument/2006/relationships/hyperlink" Target="https://www.cochranelibrary.com/cdsr/doi/10.1002/14651858.CD005563.pub3/full" TargetMode="External"/><Relationship Id="rId79" Type="http://schemas.openxmlformats.org/officeDocument/2006/relationships/hyperlink" Target="https://www.cochranelibrary.com/cdsr/doi/10.1002/14651858.CD009537.pub2/full" TargetMode="External"/><Relationship Id="rId102" Type="http://schemas.openxmlformats.org/officeDocument/2006/relationships/image" Target="media/image6.jpg"/><Relationship Id="rId5" Type="http://schemas.openxmlformats.org/officeDocument/2006/relationships/footnotes" Target="footnotes.xml"/><Relationship Id="rId90" Type="http://schemas.openxmlformats.org/officeDocument/2006/relationships/hyperlink" Target="https://www.uptodate.com/contents/delirium-beyond-the-basics?search=delirium&amp;source=search_result&amp;selectedTitle=2~150&amp;usage_type=default&amp;display_rank=2" TargetMode="External"/><Relationship Id="rId95" Type="http://schemas.openxmlformats.org/officeDocument/2006/relationships/hyperlink" Target="https://legehandboka.no/handboken/kliniske-kapitler/psykiatri/pasientinformasjon/ulike-tilstander/delirium/" TargetMode="External"/><Relationship Id="rId22" Type="http://schemas.openxmlformats.org/officeDocument/2006/relationships/hyperlink" Target="https://www.helsebiblioteket.no/fagprosedyrer/ferdige/delirium-ikke-farmakologisk-forebygging-og-identifisering-av-delirium-hos-intensivpasienter" TargetMode="External"/><Relationship Id="rId27" Type="http://schemas.openxmlformats.org/officeDocument/2006/relationships/hyperlink" Target="https://www.helsebiblioteket.no/fagprosedyrer/ferdige/delirium-diagnostikk-og-behandling" TargetMode="External"/><Relationship Id="rId43" Type="http://schemas.openxmlformats.org/officeDocument/2006/relationships/hyperlink" Target="https://bestpractice.bmj.com/topics/en-gb/241" TargetMode="External"/><Relationship Id="rId48" Type="http://schemas.openxmlformats.org/officeDocument/2006/relationships/hyperlink" Target="https://legehandboka.no/handboken/kliniske-kapitler/psykiatri/tilstander-og-sykdommer/ulike-sykdommer/delirium/" TargetMode="External"/><Relationship Id="rId64" Type="http://schemas.openxmlformats.org/officeDocument/2006/relationships/hyperlink" Target="https://www.cochranelibrary.com/cdsr/doi/10.1002/14651858.CD009783.pub2/full?cookiesEnabled" TargetMode="External"/><Relationship Id="rId69" Type="http://schemas.openxmlformats.org/officeDocument/2006/relationships/hyperlink" Target="https://www.cochranelibrary.com/cdsr/doi/10.1002/14651858.CD005594.pub3/full" TargetMode="External"/><Relationship Id="rId113" Type="http://schemas.openxmlformats.org/officeDocument/2006/relationships/header" Target="header3.xml"/><Relationship Id="rId80" Type="http://schemas.openxmlformats.org/officeDocument/2006/relationships/hyperlink" Target="https://www.cochranelibrary.com/cdsr/doi/10.1002/14651858.CD009537.pub2/full" TargetMode="External"/><Relationship Id="rId85" Type="http://schemas.openxmlformats.org/officeDocument/2006/relationships/hyperlink" Target="https://www.cochranelibrary.com/cdsr/doi/10.1002/14651858.CD005317.pub2/full" TargetMode="External"/><Relationship Id="rId12" Type="http://schemas.openxmlformats.org/officeDocument/2006/relationships/hyperlink" Target="https://www.helsebiblioteket.no/fagprosedyrer/ferdige/delirium-diagnostikk-og-behandling" TargetMode="External"/><Relationship Id="rId17" Type="http://schemas.openxmlformats.org/officeDocument/2006/relationships/hyperlink" Target="https://www.helsebiblioteket.no/fagprosedyrer/ferdige/delirium-ikke-farmakologisk-forebygging-og-identifisering-av-delirium-hos-intensivpasienter" TargetMode="External"/><Relationship Id="rId33" Type="http://schemas.openxmlformats.org/officeDocument/2006/relationships/hyperlink" Target="https://www.nice.org.uk/guidance/qs63" TargetMode="External"/><Relationship Id="rId38" Type="http://schemas.openxmlformats.org/officeDocument/2006/relationships/hyperlink" Target="https://www.uptodate.com/contents/diagnosis-of-delirium-and-confusional-states?search=delirium&amp;source=search_result&amp;selectedTitle=1~150&amp;usage_type=default&amp;display_rank=1" TargetMode="External"/><Relationship Id="rId59" Type="http://schemas.openxmlformats.org/officeDocument/2006/relationships/hyperlink" Target="https://www.cochranelibrary.com/cdsr/doi/10.1002/14651858.CD011749.pub2/full" TargetMode="External"/><Relationship Id="rId103" Type="http://schemas.openxmlformats.org/officeDocument/2006/relationships/image" Target="media/image7.jpg"/><Relationship Id="rId108" Type="http://schemas.openxmlformats.org/officeDocument/2006/relationships/hyperlink" Target="http://www.sunnskepsis.no/" TargetMode="External"/><Relationship Id="rId54" Type="http://schemas.openxmlformats.org/officeDocument/2006/relationships/hyperlink" Target="https://www.cochranelibrary.com/cdsr/doi/10.1002/14651858.CD012670.pub2/full" TargetMode="External"/><Relationship Id="rId70" Type="http://schemas.openxmlformats.org/officeDocument/2006/relationships/hyperlink" Target="https://www.cochranelibrary.com/cdsr/doi/10.1002/14651858.CD012494.pub2/full" TargetMode="External"/><Relationship Id="rId75" Type="http://schemas.openxmlformats.org/officeDocument/2006/relationships/hyperlink" Target="https://www.cochranelibrary.com/cdsr/doi/10.1002/14651858.CD005563.pub3/full" TargetMode="External"/><Relationship Id="rId91" Type="http://schemas.openxmlformats.org/officeDocument/2006/relationships/hyperlink" Target="https://www.uptodate.com/contents/delirium-beyond-the-basics?search=delirium&amp;source=search_result&amp;selectedTitle=2~150&amp;usage_type=default&amp;display_rank=2" TargetMode="External"/><Relationship Id="rId96" Type="http://schemas.openxmlformats.org/officeDocument/2006/relationships/hyperlink" Target="https://legehandboka.no/handboken/kliniske-kapitler/psykiatri/pasientinformasjon/ulike-tilstander/delirium/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2.png"/><Relationship Id="rId23" Type="http://schemas.openxmlformats.org/officeDocument/2006/relationships/hyperlink" Target="https://ehandboken.ous-hf.no/document/56319?preview=true&amp;preview=true" TargetMode="External"/><Relationship Id="rId28" Type="http://schemas.openxmlformats.org/officeDocument/2006/relationships/hyperlink" Target="https://www.helsebiblioteket.no/fagprosedyrer/ferdige/delirium-diagnostikk-og-behandling" TargetMode="External"/><Relationship Id="rId36" Type="http://schemas.openxmlformats.org/officeDocument/2006/relationships/hyperlink" Target="https://www.nice.org.uk/guidance/cg103" TargetMode="External"/><Relationship Id="rId49" Type="http://schemas.openxmlformats.org/officeDocument/2006/relationships/hyperlink" Target="https://legehandboka.no/handboken/sykepleie/veiledende-pleieplaner/forvirringstilstand-uro-akutt/" TargetMode="External"/><Relationship Id="rId57" Type="http://schemas.openxmlformats.org/officeDocument/2006/relationships/hyperlink" Target="https://www.cochranelibrary.com/cdsr/doi/10.1002/14651858.CD004770.pub3/full" TargetMode="External"/><Relationship Id="rId106" Type="http://schemas.openxmlformats.org/officeDocument/2006/relationships/hyperlink" Target="http://www.kunnskapssenteret.no/verktoy/sjekklister-for-vurdering-av-forskningsartikler" TargetMode="External"/><Relationship Id="rId114" Type="http://schemas.openxmlformats.org/officeDocument/2006/relationships/footer" Target="footer3.xml"/><Relationship Id="rId10" Type="http://schemas.openxmlformats.org/officeDocument/2006/relationships/hyperlink" Target="https://bestpractice.bmj.com/topics/en-gb/241" TargetMode="External"/><Relationship Id="rId31" Type="http://schemas.openxmlformats.org/officeDocument/2006/relationships/hyperlink" Target="https://pathways.nice.org.uk/pathways/delirium/delirium-overview" TargetMode="External"/><Relationship Id="rId44" Type="http://schemas.openxmlformats.org/officeDocument/2006/relationships/hyperlink" Target="https://bestpractice.bmj.com/topics/en-gb/241" TargetMode="External"/><Relationship Id="rId52" Type="http://schemas.openxmlformats.org/officeDocument/2006/relationships/hyperlink" Target="https://www.cochranelibrary.com/cdsr/doi/10.1002/14651858.CD012670.pub2/full" TargetMode="External"/><Relationship Id="rId60" Type="http://schemas.openxmlformats.org/officeDocument/2006/relationships/hyperlink" Target="https://www.cochranelibrary.com/cdsr/doi/10.1002/14651858.CD009537.pub3/full?cookiesEnabled" TargetMode="External"/><Relationship Id="rId65" Type="http://schemas.openxmlformats.org/officeDocument/2006/relationships/hyperlink" Target="https://www.cochranelibrary.com/cdsr/doi/10.1002/14651858.CD009783.pub2/full?cookiesEnabled" TargetMode="External"/><Relationship Id="rId73" Type="http://schemas.openxmlformats.org/officeDocument/2006/relationships/hyperlink" Target="https://www.cochranelibrary.com/cdsr/doi/10.1002/14651858.CD012494.pub2/full" TargetMode="External"/><Relationship Id="rId78" Type="http://schemas.openxmlformats.org/officeDocument/2006/relationships/hyperlink" Target="https://www.cochranelibrary.com/cdsr/doi/10.1002/14651858.CD009537.pub2/full" TargetMode="External"/><Relationship Id="rId81" Type="http://schemas.openxmlformats.org/officeDocument/2006/relationships/hyperlink" Target="https://www.cochranelibrary.com/cdsr/doi/10.1002/14651858.CD009537.pub2/full" TargetMode="External"/><Relationship Id="rId86" Type="http://schemas.openxmlformats.org/officeDocument/2006/relationships/image" Target="media/image4.jpg"/><Relationship Id="rId94" Type="http://schemas.openxmlformats.org/officeDocument/2006/relationships/hyperlink" Target="https://www.uptodate.com/contents/delirium-beyond-the-basics?search=delirium&amp;source=search_result&amp;selectedTitle=2~150&amp;usage_type=default&amp;display_rank=2" TargetMode="External"/><Relationship Id="rId99" Type="http://schemas.openxmlformats.org/officeDocument/2006/relationships/hyperlink" Target="https://www.clinicalkey.com/" TargetMode="External"/><Relationship Id="rId101" Type="http://schemas.openxmlformats.org/officeDocument/2006/relationships/image" Target="media/image5.jpg"/><Relationship Id="rId4" Type="http://schemas.openxmlformats.org/officeDocument/2006/relationships/webSettings" Target="webSettings.xml"/><Relationship Id="rId9" Type="http://schemas.openxmlformats.org/officeDocument/2006/relationships/hyperlink" Target="https://www.uptodate.com/contents/4823" TargetMode="External"/><Relationship Id="rId13" Type="http://schemas.openxmlformats.org/officeDocument/2006/relationships/hyperlink" Target="https://www.helsebiblioteket.no/fagprosedyrer/ferdige/delirium-ikke-farmakologisk-forebygging-og-identifisering-av-delirium-hos-intensivpasienter" TargetMode="External"/><Relationship Id="rId18" Type="http://schemas.openxmlformats.org/officeDocument/2006/relationships/hyperlink" Target="https://www.helsebiblioteket.no/fagprosedyrer/ferdige/delirium-ikke-farmakologisk-forebygging-og-identifisering-av-delirium-hos-intensivpasienter" TargetMode="External"/><Relationship Id="rId39" Type="http://schemas.openxmlformats.org/officeDocument/2006/relationships/hyperlink" Target="https://www.uptodate.com/contents/delayed-emergence-and-emergence-delirium-in-adults?search=delirium&amp;source=search_result&amp;selectedTitle=3~150&amp;usage_type=default&amp;display_rank=3" TargetMode="External"/><Relationship Id="rId109" Type="http://schemas.openxmlformats.org/officeDocument/2006/relationships/header" Target="header1.xml"/><Relationship Id="rId34" Type="http://schemas.openxmlformats.org/officeDocument/2006/relationships/hyperlink" Target="https://www.nice.org.uk/guidance/qs63" TargetMode="External"/><Relationship Id="rId50" Type="http://schemas.openxmlformats.org/officeDocument/2006/relationships/hyperlink" Target="https://legehandboka.no/handboken/sykepleie/veiledende-pleieplaner/forvirringstilstand-uro-akutt/" TargetMode="External"/><Relationship Id="rId55" Type="http://schemas.openxmlformats.org/officeDocument/2006/relationships/hyperlink" Target="https://www.cochranelibrary.com/cdsr/doi/10.1002/14651858.CD012670.pub2/full" TargetMode="External"/><Relationship Id="rId76" Type="http://schemas.openxmlformats.org/officeDocument/2006/relationships/hyperlink" Target="https://www.cochranelibrary.com/cdsr/doi/10.1002/14651858.CD005563.pub3/full" TargetMode="External"/><Relationship Id="rId97" Type="http://schemas.openxmlformats.org/officeDocument/2006/relationships/hyperlink" Target="https://www.clinicalkey.com/" TargetMode="External"/><Relationship Id="rId104" Type="http://schemas.openxmlformats.org/officeDocument/2006/relationships/image" Target="media/image8.jpg"/><Relationship Id="rId7" Type="http://schemas.openxmlformats.org/officeDocument/2006/relationships/hyperlink" Target="https://www.varnett.no/portal/procedure/13214" TargetMode="External"/><Relationship Id="rId71" Type="http://schemas.openxmlformats.org/officeDocument/2006/relationships/hyperlink" Target="https://www.cochranelibrary.com/cdsr/doi/10.1002/14651858.CD012494.pub2/full" TargetMode="External"/><Relationship Id="rId92" Type="http://schemas.openxmlformats.org/officeDocument/2006/relationships/hyperlink" Target="https://www.uptodate.com/contents/delirium-beyond-the-basics?search=delirium&amp;source=search_result&amp;selectedTitle=2~150&amp;usage_type=default&amp;display_rank=2" TargetMode="External"/><Relationship Id="rId2" Type="http://schemas.openxmlformats.org/officeDocument/2006/relationships/styles" Target="styles.xml"/><Relationship Id="rId29" Type="http://schemas.openxmlformats.org/officeDocument/2006/relationships/hyperlink" Target="https://www.helsebiblioteket.no/fagprosedyrer/ferdige/delirium-diagnostikk-og-behandling" TargetMode="External"/><Relationship Id="rId24" Type="http://schemas.openxmlformats.org/officeDocument/2006/relationships/hyperlink" Target="https://ehandboken.ous-hf.no/document/56319?preview=true&amp;preview=true" TargetMode="External"/><Relationship Id="rId40" Type="http://schemas.openxmlformats.org/officeDocument/2006/relationships/hyperlink" Target="https://www.uptodate.com/contents/delayed-emergence-and-emergence-delirium-in-adults?search=delirium&amp;source=search_result&amp;selectedTitle=3~150&amp;usage_type=default&amp;display_rank=3" TargetMode="External"/><Relationship Id="rId45" Type="http://schemas.openxmlformats.org/officeDocument/2006/relationships/hyperlink" Target="https://legehandboka.no/handboken/kliniske-kapitler/psykiatri/symptomer-og-tegn/forvirringstilstand-uro-akutt/" TargetMode="External"/><Relationship Id="rId66" Type="http://schemas.openxmlformats.org/officeDocument/2006/relationships/hyperlink" Target="https://www.cochranelibrary.com/cdsr/doi/10.1002/14651858.CD005594.pub3/full" TargetMode="External"/><Relationship Id="rId87" Type="http://schemas.openxmlformats.org/officeDocument/2006/relationships/hyperlink" Target="https://www.uptodate.com/contents/delirium-confusion-the-basics?search=delirium&amp;source=search_result&amp;selectedTitle=1~150&amp;usage_type=default&amp;display_rank=1" TargetMode="External"/><Relationship Id="rId110" Type="http://schemas.openxmlformats.org/officeDocument/2006/relationships/header" Target="header2.xml"/><Relationship Id="rId115" Type="http://schemas.openxmlformats.org/officeDocument/2006/relationships/fontTable" Target="fontTable.xml"/><Relationship Id="rId61" Type="http://schemas.openxmlformats.org/officeDocument/2006/relationships/hyperlink" Target="https://www.cochranelibrary.com/cdsr/doi/10.1002/14651858.CD009537.pub3/full?cookiesEnabled" TargetMode="External"/><Relationship Id="rId82" Type="http://schemas.openxmlformats.org/officeDocument/2006/relationships/hyperlink" Target="https://www.cochranelibrary.com/cdsr/doi/10.1002/14651858.CD006379.pub3/full" TargetMode="External"/><Relationship Id="rId19" Type="http://schemas.openxmlformats.org/officeDocument/2006/relationships/hyperlink" Target="https://www.helsebiblioteket.no/fagprosedyrer/ferdige/delirium-ikke-farmakologisk-forebygging-og-identifisering-av-delirium-hos-intensivpasienter" TargetMode="External"/><Relationship Id="rId14" Type="http://schemas.openxmlformats.org/officeDocument/2006/relationships/image" Target="media/image1.png"/><Relationship Id="rId30" Type="http://schemas.openxmlformats.org/officeDocument/2006/relationships/hyperlink" Target="https://www.helsebiblioteket.no/fagprosedyrer/ferdige/delirium-diagnostikk-og-behandling" TargetMode="External"/><Relationship Id="rId35" Type="http://schemas.openxmlformats.org/officeDocument/2006/relationships/hyperlink" Target="https://www.nice.org.uk/guidance/cg103" TargetMode="External"/><Relationship Id="rId56" Type="http://schemas.openxmlformats.org/officeDocument/2006/relationships/hyperlink" Target="https://www.cochranelibrary.com/cdsr/doi/10.1002/14651858.CD004770.pub3/full" TargetMode="External"/><Relationship Id="rId77" Type="http://schemas.openxmlformats.org/officeDocument/2006/relationships/hyperlink" Target="https://www.cochranelibrary.com/cdsr/doi/10.1002/14651858.CD005563.pub3/full" TargetMode="External"/><Relationship Id="rId100" Type="http://schemas.openxmlformats.org/officeDocument/2006/relationships/hyperlink" Target="https://www.clinicalkey.com/" TargetMode="External"/><Relationship Id="rId105" Type="http://schemas.openxmlformats.org/officeDocument/2006/relationships/hyperlink" Target="http://www.kunnskapssenteret.no/verktoy/sjekklister-for-vurdering-av-forskningsartikler" TargetMode="External"/><Relationship Id="rId8" Type="http://schemas.openxmlformats.org/officeDocument/2006/relationships/hyperlink" Target="https://www.varnett.no/portal/procedure/7907" TargetMode="External"/><Relationship Id="rId51" Type="http://schemas.openxmlformats.org/officeDocument/2006/relationships/image" Target="media/image3.jpg"/><Relationship Id="rId72" Type="http://schemas.openxmlformats.org/officeDocument/2006/relationships/hyperlink" Target="https://www.cochranelibrary.com/cdsr/doi/10.1002/14651858.CD012494.pub2/full" TargetMode="External"/><Relationship Id="rId93" Type="http://schemas.openxmlformats.org/officeDocument/2006/relationships/hyperlink" Target="https://www.uptodate.com/contents/delirium-beyond-the-basics?search=delirium&amp;source=search_result&amp;selectedTitle=2~150&amp;usage_type=default&amp;display_rank=2" TargetMode="External"/><Relationship Id="rId98" Type="http://schemas.openxmlformats.org/officeDocument/2006/relationships/hyperlink" Target="https://www.clinicalkey.com/" TargetMode="External"/><Relationship Id="rId3" Type="http://schemas.openxmlformats.org/officeDocument/2006/relationships/settings" Target="settings.xml"/><Relationship Id="rId25" Type="http://schemas.openxmlformats.org/officeDocument/2006/relationships/hyperlink" Target="https://ehandboken.ous-hf.no/document/56319?preview=true&amp;preview=true" TargetMode="External"/><Relationship Id="rId46" Type="http://schemas.openxmlformats.org/officeDocument/2006/relationships/hyperlink" Target="https://legehandboka.no/handboken/kliniske-kapitler/psykiatri/symptomer-og-tegn/forvirringstilstand-uro-akutt/" TargetMode="External"/><Relationship Id="rId67" Type="http://schemas.openxmlformats.org/officeDocument/2006/relationships/hyperlink" Target="https://www.cochranelibrary.com/cdsr/doi/10.1002/14651858.CD005594.pub3/full" TargetMode="External"/><Relationship Id="rId116" Type="http://schemas.openxmlformats.org/officeDocument/2006/relationships/theme" Target="theme/theme1.xml"/><Relationship Id="rId20" Type="http://schemas.openxmlformats.org/officeDocument/2006/relationships/hyperlink" Target="https://www.helsebiblioteket.no/fagprosedyrer/ferdige/delirium-ikke-farmakologisk-forebygging-og-identifisering-av-delirium-hos-intensivpasienter" TargetMode="External"/><Relationship Id="rId41" Type="http://schemas.openxmlformats.org/officeDocument/2006/relationships/hyperlink" Target="https://www.uptodate.com/contents/delirium-and-acute-confusional-states-prevention-treatment-and-prognosis?search=delirium&amp;source=search_result&amp;selectedTitle=2~150&amp;usage_type=default&amp;display_rank=2" TargetMode="External"/><Relationship Id="rId62" Type="http://schemas.openxmlformats.org/officeDocument/2006/relationships/hyperlink" Target="https://www.cochranelibrary.com/cdsr/doi/10.1002/14651858.CD009537.pub3/full?cookiesEnabled" TargetMode="External"/><Relationship Id="rId83" Type="http://schemas.openxmlformats.org/officeDocument/2006/relationships/hyperlink" Target="https://www.cochranelibrary.com/cdsr/doi/10.1002/14651858.CD006379.pub3/full" TargetMode="External"/><Relationship Id="rId88" Type="http://schemas.openxmlformats.org/officeDocument/2006/relationships/hyperlink" Target="https://www.uptodate.com/contents/delirium-confusion-the-basics?search=delirium&amp;source=search_result&amp;selectedTitle=1~150&amp;usage_type=default&amp;display_rank=1" TargetMode="External"/><Relationship Id="rId111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1071</Words>
  <Characters>58677</Characters>
  <Application>Microsoft Office Word</Application>
  <DocSecurity>0</DocSecurity>
  <Lines>488</Lines>
  <Paragraphs>139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Sør-Øst</Company>
  <LinksUpToDate>false</LinksUpToDate>
  <CharactersWithSpaces>696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ka Brandal</dc:creator>
  <cp:keywords/>
  <dc:description/>
  <cp:lastModifiedBy>Annika Brandal</cp:lastModifiedBy>
  <cp:revision>2</cp:revision>
  <dcterms:created xsi:type="dcterms:W3CDTF">2021-04-29T06:05:00Z</dcterms:created>
  <dcterms:modified xsi:type="dcterms:W3CDTF">2021-04-29T06:05:00Z</dcterms:modified>
</cp:coreProperties>
</file>